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E33E6E" w:rsidRDefault="00827846" w:rsidP="00827846">
      <w:pPr>
        <w:pStyle w:val="Heading1"/>
        <w:rPr>
          <w:rFonts w:ascii="Times New Roman" w:hAnsi="Times New Roman" w:cs="Times New Roman"/>
          <w:sz w:val="22"/>
          <w:szCs w:val="28"/>
        </w:rPr>
      </w:pPr>
      <w:bookmarkStart w:id="0" w:name="_Toc133985358"/>
      <w:bookmarkStart w:id="1" w:name="_Toc56373195"/>
      <w:r w:rsidRPr="00E33E6E">
        <w:rPr>
          <w:rFonts w:ascii="Times New Roman" w:hAnsi="Times New Roman" w:cs="Times New Roman"/>
          <w:sz w:val="22"/>
          <w:szCs w:val="28"/>
        </w:rPr>
        <w:t>DAFTAR ISI</w:t>
      </w:r>
      <w:bookmarkEnd w:id="0"/>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3AB21F8C" w14:textId="184B7453" w:rsidR="00607E5B" w:rsidRPr="00E33E6E" w:rsidRDefault="00827846" w:rsidP="00BD04B5">
          <w:pPr>
            <w:pStyle w:val="TOC1"/>
            <w:rPr>
              <w:rFonts w:ascii="Times New Roman" w:eastAsiaTheme="minorEastAsia" w:hAnsi="Times New Roman" w:cs="Times New Roman"/>
              <w:b w:val="0"/>
              <w:noProof/>
              <w:lang w:val="en-US"/>
            </w:rPr>
          </w:pPr>
          <w:r w:rsidRPr="00E33E6E">
            <w:rPr>
              <w:rFonts w:ascii="Times New Roman" w:hAnsi="Times New Roman" w:cs="Times New Roman"/>
              <w:b w:val="0"/>
            </w:rPr>
            <w:fldChar w:fldCharType="begin"/>
          </w:r>
          <w:r w:rsidRPr="00E33E6E">
            <w:rPr>
              <w:rFonts w:ascii="Times New Roman" w:hAnsi="Times New Roman" w:cs="Times New Roman"/>
            </w:rPr>
            <w:instrText xml:space="preserve"> TOC \o "1-3" \h \z \u </w:instrText>
          </w:r>
          <w:r w:rsidRPr="00E33E6E">
            <w:rPr>
              <w:rFonts w:ascii="Times New Roman" w:hAnsi="Times New Roman" w:cs="Times New Roman"/>
              <w:b w:val="0"/>
            </w:rPr>
            <w:fldChar w:fldCharType="separate"/>
          </w:r>
          <w:hyperlink w:anchor="_Toc133985358" w:history="1">
            <w:r w:rsidR="00607E5B" w:rsidRPr="00E33E6E">
              <w:rPr>
                <w:rStyle w:val="Hyperlink"/>
                <w:rFonts w:ascii="Times New Roman" w:hAnsi="Times New Roman" w:cs="Times New Roman"/>
                <w:noProof/>
              </w:rPr>
              <w:t>DAFTAR ISI</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58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i</w:t>
            </w:r>
            <w:r w:rsidR="00607E5B" w:rsidRPr="00E33E6E">
              <w:rPr>
                <w:rFonts w:ascii="Times New Roman" w:hAnsi="Times New Roman" w:cs="Times New Roman"/>
                <w:noProof/>
                <w:webHidden/>
              </w:rPr>
              <w:fldChar w:fldCharType="end"/>
            </w:r>
          </w:hyperlink>
        </w:p>
        <w:p w14:paraId="5E7103EA" w14:textId="5057E237" w:rsidR="00607E5B" w:rsidRPr="00E33E6E" w:rsidRDefault="00000000" w:rsidP="00BD04B5">
          <w:pPr>
            <w:pStyle w:val="TOC1"/>
            <w:rPr>
              <w:rFonts w:ascii="Times New Roman" w:eastAsiaTheme="minorEastAsia" w:hAnsi="Times New Roman" w:cs="Times New Roman"/>
              <w:b w:val="0"/>
              <w:noProof/>
              <w:lang w:val="en-US"/>
            </w:rPr>
          </w:pPr>
          <w:hyperlink w:anchor="_Toc133985359" w:history="1">
            <w:r w:rsidR="00607E5B" w:rsidRPr="00E33E6E">
              <w:rPr>
                <w:rStyle w:val="Hyperlink"/>
                <w:rFonts w:ascii="Times New Roman" w:hAnsi="Times New Roman" w:cs="Times New Roman"/>
                <w:noProof/>
              </w:rPr>
              <w:t>BAB I. PENDAHULU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59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1</w:t>
            </w:r>
            <w:r w:rsidR="00607E5B" w:rsidRPr="00E33E6E">
              <w:rPr>
                <w:rFonts w:ascii="Times New Roman" w:hAnsi="Times New Roman" w:cs="Times New Roman"/>
                <w:noProof/>
                <w:webHidden/>
              </w:rPr>
              <w:fldChar w:fldCharType="end"/>
            </w:r>
          </w:hyperlink>
        </w:p>
        <w:p w14:paraId="30B021D8" w14:textId="603A8618" w:rsidR="00607E5B" w:rsidRPr="00E33E6E" w:rsidRDefault="00000000" w:rsidP="00BD04B5">
          <w:pPr>
            <w:pStyle w:val="TOC2"/>
            <w:rPr>
              <w:rFonts w:ascii="Times New Roman" w:eastAsiaTheme="minorEastAsia" w:hAnsi="Times New Roman" w:cs="Times New Roman"/>
              <w:noProof/>
              <w:lang w:val="en-US"/>
            </w:rPr>
          </w:pPr>
          <w:hyperlink w:anchor="_Toc133985360" w:history="1">
            <w:r w:rsidR="00607E5B" w:rsidRPr="00E33E6E">
              <w:rPr>
                <w:rStyle w:val="Hyperlink"/>
                <w:rFonts w:ascii="Times New Roman" w:hAnsi="Times New Roman" w:cs="Times New Roman"/>
                <w:noProof/>
                <w:lang w:val="en-US"/>
              </w:rPr>
              <w:t>1.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lang w:val="en-US"/>
              </w:rPr>
              <w:t>Latar Belakang</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0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1</w:t>
            </w:r>
            <w:r w:rsidR="00607E5B" w:rsidRPr="00E33E6E">
              <w:rPr>
                <w:rFonts w:ascii="Times New Roman" w:hAnsi="Times New Roman" w:cs="Times New Roman"/>
                <w:noProof/>
                <w:webHidden/>
              </w:rPr>
              <w:fldChar w:fldCharType="end"/>
            </w:r>
          </w:hyperlink>
        </w:p>
        <w:p w14:paraId="700F1C47" w14:textId="731418EB" w:rsidR="00607E5B" w:rsidRPr="00E33E6E" w:rsidRDefault="00000000" w:rsidP="00BD04B5">
          <w:pPr>
            <w:pStyle w:val="TOC2"/>
            <w:rPr>
              <w:rFonts w:ascii="Times New Roman" w:eastAsiaTheme="minorEastAsia" w:hAnsi="Times New Roman" w:cs="Times New Roman"/>
              <w:noProof/>
              <w:lang w:val="en-US"/>
            </w:rPr>
          </w:pPr>
          <w:hyperlink w:anchor="_Toc133985361" w:history="1">
            <w:r w:rsidR="00607E5B" w:rsidRPr="00E33E6E">
              <w:rPr>
                <w:rStyle w:val="Hyperlink"/>
                <w:rFonts w:ascii="Times New Roman" w:hAnsi="Times New Roman" w:cs="Times New Roman"/>
                <w:noProof/>
              </w:rPr>
              <w:t>1.2</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Rumusan Masalah dan Pertanyaan Peneliti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1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2</w:t>
            </w:r>
            <w:r w:rsidR="00607E5B" w:rsidRPr="00E33E6E">
              <w:rPr>
                <w:rFonts w:ascii="Times New Roman" w:hAnsi="Times New Roman" w:cs="Times New Roman"/>
                <w:noProof/>
                <w:webHidden/>
              </w:rPr>
              <w:fldChar w:fldCharType="end"/>
            </w:r>
          </w:hyperlink>
        </w:p>
        <w:p w14:paraId="0EBCD492" w14:textId="236E2624" w:rsidR="00607E5B" w:rsidRPr="00E33E6E" w:rsidRDefault="00000000" w:rsidP="00BD04B5">
          <w:pPr>
            <w:pStyle w:val="TOC2"/>
            <w:rPr>
              <w:rFonts w:ascii="Times New Roman" w:eastAsiaTheme="minorEastAsia" w:hAnsi="Times New Roman" w:cs="Times New Roman"/>
              <w:noProof/>
              <w:lang w:val="en-US"/>
            </w:rPr>
          </w:pPr>
          <w:hyperlink w:anchor="_Toc133985362" w:history="1">
            <w:r w:rsidR="00607E5B" w:rsidRPr="00E33E6E">
              <w:rPr>
                <w:rStyle w:val="Hyperlink"/>
                <w:rFonts w:ascii="Times New Roman" w:hAnsi="Times New Roman" w:cs="Times New Roman"/>
                <w:noProof/>
              </w:rPr>
              <w:t>1.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Batasan Masalah</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2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2</w:t>
            </w:r>
            <w:r w:rsidR="00607E5B" w:rsidRPr="00E33E6E">
              <w:rPr>
                <w:rFonts w:ascii="Times New Roman" w:hAnsi="Times New Roman" w:cs="Times New Roman"/>
                <w:noProof/>
                <w:webHidden/>
              </w:rPr>
              <w:fldChar w:fldCharType="end"/>
            </w:r>
          </w:hyperlink>
        </w:p>
        <w:p w14:paraId="7D33936B" w14:textId="20DFB853" w:rsidR="00607E5B" w:rsidRPr="00E33E6E" w:rsidRDefault="00000000" w:rsidP="00BD04B5">
          <w:pPr>
            <w:pStyle w:val="TOC2"/>
            <w:rPr>
              <w:rFonts w:ascii="Times New Roman" w:eastAsiaTheme="minorEastAsia" w:hAnsi="Times New Roman" w:cs="Times New Roman"/>
              <w:noProof/>
              <w:lang w:val="en-US"/>
            </w:rPr>
          </w:pPr>
          <w:hyperlink w:anchor="_Toc133985367" w:history="1">
            <w:r w:rsidR="00607E5B" w:rsidRPr="00E33E6E">
              <w:rPr>
                <w:rStyle w:val="Hyperlink"/>
                <w:rFonts w:ascii="Times New Roman" w:hAnsi="Times New Roman" w:cs="Times New Roman"/>
                <w:noProof/>
              </w:rPr>
              <w:t>1.4</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Tujuan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7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3</w:t>
            </w:r>
            <w:r w:rsidR="00607E5B" w:rsidRPr="00E33E6E">
              <w:rPr>
                <w:rFonts w:ascii="Times New Roman" w:hAnsi="Times New Roman" w:cs="Times New Roman"/>
                <w:noProof/>
                <w:webHidden/>
              </w:rPr>
              <w:fldChar w:fldCharType="end"/>
            </w:r>
          </w:hyperlink>
        </w:p>
        <w:p w14:paraId="3EAB5A6B" w14:textId="2B14EE92" w:rsidR="00607E5B" w:rsidRPr="00E33E6E" w:rsidRDefault="00000000" w:rsidP="00BD04B5">
          <w:pPr>
            <w:pStyle w:val="TOC2"/>
            <w:rPr>
              <w:rFonts w:ascii="Times New Roman" w:eastAsiaTheme="minorEastAsia" w:hAnsi="Times New Roman" w:cs="Times New Roman"/>
              <w:noProof/>
              <w:lang w:val="en-US"/>
            </w:rPr>
          </w:pPr>
          <w:hyperlink w:anchor="_Toc133985373" w:history="1">
            <w:r w:rsidR="00607E5B" w:rsidRPr="00E33E6E">
              <w:rPr>
                <w:rStyle w:val="Hyperlink"/>
                <w:rFonts w:ascii="Times New Roman" w:hAnsi="Times New Roman" w:cs="Times New Roman"/>
                <w:noProof/>
              </w:rPr>
              <w:t>4.5</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Manfaat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3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3</w:t>
            </w:r>
            <w:r w:rsidR="00607E5B" w:rsidRPr="00E33E6E">
              <w:rPr>
                <w:rFonts w:ascii="Times New Roman" w:hAnsi="Times New Roman" w:cs="Times New Roman"/>
                <w:noProof/>
                <w:webHidden/>
              </w:rPr>
              <w:fldChar w:fldCharType="end"/>
            </w:r>
          </w:hyperlink>
        </w:p>
        <w:p w14:paraId="4EB8A019" w14:textId="67809CC4" w:rsidR="00607E5B" w:rsidRPr="00E33E6E" w:rsidRDefault="00000000" w:rsidP="00BD04B5">
          <w:pPr>
            <w:pStyle w:val="TOC1"/>
            <w:rPr>
              <w:rFonts w:ascii="Times New Roman" w:eastAsiaTheme="minorEastAsia" w:hAnsi="Times New Roman" w:cs="Times New Roman"/>
              <w:b w:val="0"/>
              <w:noProof/>
              <w:lang w:val="en-US"/>
            </w:rPr>
          </w:pPr>
          <w:hyperlink w:anchor="_Toc133985374" w:history="1">
            <w:r w:rsidR="00607E5B" w:rsidRPr="00E33E6E">
              <w:rPr>
                <w:rStyle w:val="Hyperlink"/>
                <w:rFonts w:ascii="Times New Roman" w:hAnsi="Times New Roman" w:cs="Times New Roman"/>
                <w:noProof/>
              </w:rPr>
              <w:t>BAB II. TINAJAUAN PUSTAK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4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4</w:t>
            </w:r>
            <w:r w:rsidR="00607E5B" w:rsidRPr="00E33E6E">
              <w:rPr>
                <w:rFonts w:ascii="Times New Roman" w:hAnsi="Times New Roman" w:cs="Times New Roman"/>
                <w:noProof/>
                <w:webHidden/>
              </w:rPr>
              <w:fldChar w:fldCharType="end"/>
            </w:r>
          </w:hyperlink>
        </w:p>
        <w:p w14:paraId="1BE2C822" w14:textId="04D9E6CC" w:rsidR="00607E5B" w:rsidRPr="00E33E6E" w:rsidRDefault="00000000" w:rsidP="00BD04B5">
          <w:pPr>
            <w:pStyle w:val="TOC2"/>
            <w:rPr>
              <w:rFonts w:ascii="Times New Roman" w:eastAsiaTheme="minorEastAsia" w:hAnsi="Times New Roman" w:cs="Times New Roman"/>
              <w:noProof/>
              <w:lang w:val="en-US"/>
            </w:rPr>
          </w:pPr>
          <w:hyperlink w:anchor="_Toc133985375" w:history="1">
            <w:r w:rsidR="00607E5B" w:rsidRPr="00E33E6E">
              <w:rPr>
                <w:rStyle w:val="Hyperlink"/>
                <w:rFonts w:ascii="Times New Roman" w:hAnsi="Times New Roman" w:cs="Times New Roman"/>
                <w:noProof/>
              </w:rPr>
              <w:t>2.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Tinjauan Pustak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5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4</w:t>
            </w:r>
            <w:r w:rsidR="00607E5B" w:rsidRPr="00E33E6E">
              <w:rPr>
                <w:rFonts w:ascii="Times New Roman" w:hAnsi="Times New Roman" w:cs="Times New Roman"/>
                <w:noProof/>
                <w:webHidden/>
              </w:rPr>
              <w:fldChar w:fldCharType="end"/>
            </w:r>
          </w:hyperlink>
        </w:p>
        <w:p w14:paraId="66248D27" w14:textId="39CB34CF" w:rsidR="00607E5B" w:rsidRPr="00E33E6E" w:rsidRDefault="00000000" w:rsidP="00BD04B5">
          <w:pPr>
            <w:pStyle w:val="TOC2"/>
            <w:rPr>
              <w:rFonts w:ascii="Times New Roman" w:eastAsiaTheme="minorEastAsia" w:hAnsi="Times New Roman" w:cs="Times New Roman"/>
              <w:noProof/>
              <w:lang w:val="en-US"/>
            </w:rPr>
          </w:pPr>
          <w:hyperlink w:anchor="_Toc133985376" w:history="1">
            <w:r w:rsidR="00607E5B" w:rsidRPr="00E33E6E">
              <w:rPr>
                <w:rStyle w:val="Hyperlink"/>
                <w:rFonts w:ascii="Times New Roman" w:hAnsi="Times New Roman" w:cs="Times New Roman"/>
                <w:noProof/>
              </w:rPr>
              <w:t>2.2</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Landasan Teori</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6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5</w:t>
            </w:r>
            <w:r w:rsidR="00607E5B" w:rsidRPr="00E33E6E">
              <w:rPr>
                <w:rFonts w:ascii="Times New Roman" w:hAnsi="Times New Roman" w:cs="Times New Roman"/>
                <w:noProof/>
                <w:webHidden/>
              </w:rPr>
              <w:fldChar w:fldCharType="end"/>
            </w:r>
          </w:hyperlink>
        </w:p>
        <w:p w14:paraId="2347F1FA" w14:textId="0BEE13DC" w:rsidR="00607E5B" w:rsidRPr="00E33E6E" w:rsidRDefault="00000000" w:rsidP="00BD04B5">
          <w:pPr>
            <w:pStyle w:val="TOC1"/>
            <w:rPr>
              <w:rFonts w:ascii="Times New Roman" w:eastAsiaTheme="minorEastAsia" w:hAnsi="Times New Roman" w:cs="Times New Roman"/>
              <w:b w:val="0"/>
              <w:noProof/>
              <w:lang w:val="en-US"/>
            </w:rPr>
          </w:pPr>
          <w:hyperlink w:anchor="_Toc133985377" w:history="1">
            <w:r w:rsidR="00607E5B" w:rsidRPr="00E33E6E">
              <w:rPr>
                <w:rStyle w:val="Hyperlink"/>
                <w:rFonts w:ascii="Times New Roman" w:hAnsi="Times New Roman" w:cs="Times New Roman"/>
                <w:noProof/>
              </w:rPr>
              <w:t>BAB III. KONSEP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7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1A1AD160" w14:textId="7FC9C9C7" w:rsidR="00607E5B" w:rsidRPr="00E33E6E" w:rsidRDefault="00000000" w:rsidP="00BD04B5">
          <w:pPr>
            <w:pStyle w:val="TOC2"/>
            <w:rPr>
              <w:rFonts w:ascii="Times New Roman" w:eastAsiaTheme="minorEastAsia" w:hAnsi="Times New Roman" w:cs="Times New Roman"/>
              <w:noProof/>
              <w:lang w:val="en-US"/>
            </w:rPr>
          </w:pPr>
          <w:hyperlink w:anchor="_Toc133985378" w:history="1">
            <w:r w:rsidR="00607E5B" w:rsidRPr="00E33E6E">
              <w:rPr>
                <w:rStyle w:val="Hyperlink"/>
                <w:rFonts w:ascii="Times New Roman" w:hAnsi="Times New Roman" w:cs="Times New Roman"/>
                <w:noProof/>
              </w:rPr>
              <w:t>2.3</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Diagram Alir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8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11DF0347" w14:textId="4A18F9FD" w:rsidR="00607E5B" w:rsidRPr="00E33E6E" w:rsidRDefault="00000000" w:rsidP="00BD04B5">
          <w:pPr>
            <w:pStyle w:val="TOC2"/>
            <w:rPr>
              <w:rFonts w:ascii="Times New Roman" w:eastAsiaTheme="minorEastAsia" w:hAnsi="Times New Roman" w:cs="Times New Roman"/>
              <w:noProof/>
              <w:lang w:val="en-US"/>
            </w:rPr>
          </w:pPr>
          <w:hyperlink w:anchor="_Toc133985379" w:history="1">
            <w:r w:rsidR="00607E5B" w:rsidRPr="00E33E6E">
              <w:rPr>
                <w:rStyle w:val="Hyperlink"/>
                <w:rFonts w:ascii="Times New Roman" w:hAnsi="Times New Roman" w:cs="Times New Roman"/>
                <w:noProof/>
              </w:rPr>
              <w:t>2.4</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Pertimbangan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9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338D857F" w14:textId="7BD1BC5B" w:rsidR="00607E5B" w:rsidRPr="00E33E6E" w:rsidRDefault="00000000" w:rsidP="00BD04B5">
          <w:pPr>
            <w:pStyle w:val="TOC2"/>
            <w:rPr>
              <w:rFonts w:ascii="Times New Roman" w:eastAsiaTheme="minorEastAsia" w:hAnsi="Times New Roman" w:cs="Times New Roman"/>
              <w:noProof/>
              <w:lang w:val="en-US"/>
            </w:rPr>
          </w:pPr>
          <w:hyperlink w:anchor="_Toc133985380" w:history="1">
            <w:r w:rsidR="00607E5B" w:rsidRPr="00E33E6E">
              <w:rPr>
                <w:rStyle w:val="Hyperlink"/>
                <w:rFonts w:ascii="Times New Roman" w:hAnsi="Times New Roman" w:cs="Times New Roman"/>
                <w:noProof/>
              </w:rPr>
              <w:t>2.5</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Analisis Teknis</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0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574736A5" w14:textId="2504667F" w:rsidR="00607E5B" w:rsidRPr="00E33E6E" w:rsidRDefault="00000000" w:rsidP="00BD04B5">
          <w:pPr>
            <w:pStyle w:val="TOC3"/>
            <w:rPr>
              <w:rFonts w:ascii="Times New Roman" w:eastAsiaTheme="minorEastAsia" w:hAnsi="Times New Roman" w:cs="Times New Roman"/>
              <w:noProof/>
              <w:lang w:val="en-US"/>
            </w:rPr>
          </w:pPr>
          <w:hyperlink w:anchor="_Toc133985386" w:history="1">
            <w:r w:rsidR="00607E5B" w:rsidRPr="00E33E6E">
              <w:rPr>
                <w:rStyle w:val="Hyperlink"/>
                <w:rFonts w:ascii="Times New Roman" w:hAnsi="Times New Roman" w:cs="Times New Roman"/>
                <w:noProof/>
              </w:rPr>
              <w:t>2.3.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Bahasa Pemrogram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6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62084C27" w14:textId="51C6FC13" w:rsidR="00607E5B" w:rsidRPr="00E33E6E" w:rsidRDefault="00000000" w:rsidP="00BD04B5">
          <w:pPr>
            <w:pStyle w:val="TOC3"/>
            <w:rPr>
              <w:rFonts w:ascii="Times New Roman" w:eastAsiaTheme="minorEastAsia" w:hAnsi="Times New Roman" w:cs="Times New Roman"/>
              <w:noProof/>
              <w:lang w:val="en-US"/>
            </w:rPr>
          </w:pPr>
          <w:hyperlink w:anchor="_Toc133985387" w:history="1">
            <w:r w:rsidR="00607E5B" w:rsidRPr="00E33E6E">
              <w:rPr>
                <w:rStyle w:val="Hyperlink"/>
                <w:rFonts w:ascii="Times New Roman" w:hAnsi="Times New Roman" w:cs="Times New Roman"/>
                <w:noProof/>
              </w:rPr>
              <w:t>2.3.2</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Rentang Dat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7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735E69CD" w14:textId="3F2BDA26" w:rsidR="00607E5B" w:rsidRPr="00E33E6E" w:rsidRDefault="00000000" w:rsidP="00BD04B5">
          <w:pPr>
            <w:pStyle w:val="TOC3"/>
            <w:rPr>
              <w:rFonts w:ascii="Times New Roman" w:eastAsiaTheme="minorEastAsia" w:hAnsi="Times New Roman" w:cs="Times New Roman"/>
              <w:noProof/>
              <w:lang w:val="en-US"/>
            </w:rPr>
          </w:pPr>
          <w:hyperlink w:anchor="_Toc133985388" w:history="1">
            <w:r w:rsidR="00607E5B" w:rsidRPr="00E33E6E">
              <w:rPr>
                <w:rStyle w:val="Hyperlink"/>
                <w:rFonts w:ascii="Times New Roman" w:hAnsi="Times New Roman" w:cs="Times New Roman"/>
                <w:noProof/>
              </w:rPr>
              <w:t>2.3.3</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Format Dat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8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080DE46C" w14:textId="783F3066" w:rsidR="00607E5B" w:rsidRPr="00E33E6E" w:rsidRDefault="00000000" w:rsidP="00BD04B5">
          <w:pPr>
            <w:pStyle w:val="TOC3"/>
            <w:rPr>
              <w:rFonts w:ascii="Times New Roman" w:eastAsiaTheme="minorEastAsia" w:hAnsi="Times New Roman" w:cs="Times New Roman"/>
              <w:noProof/>
              <w:lang w:val="en-US"/>
            </w:rPr>
          </w:pPr>
          <w:hyperlink w:anchor="_Toc133985389" w:history="1">
            <w:r w:rsidR="00607E5B" w:rsidRPr="00E33E6E">
              <w:rPr>
                <w:rStyle w:val="Hyperlink"/>
                <w:rFonts w:ascii="Times New Roman" w:hAnsi="Times New Roman" w:cs="Times New Roman"/>
                <w:noProof/>
              </w:rPr>
              <w:t>2.3.4</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Algoritma K-Means</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9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1800BBF5" w14:textId="258F9E96" w:rsidR="00607E5B" w:rsidRPr="00E33E6E" w:rsidRDefault="00000000" w:rsidP="00BD04B5">
          <w:pPr>
            <w:pStyle w:val="TOC2"/>
            <w:rPr>
              <w:rFonts w:ascii="Times New Roman" w:eastAsiaTheme="minorEastAsia" w:hAnsi="Times New Roman" w:cs="Times New Roman"/>
              <w:noProof/>
              <w:lang w:val="en-US"/>
            </w:rPr>
          </w:pPr>
          <w:hyperlink w:anchor="_Toc133985390" w:history="1">
            <w:r w:rsidR="00607E5B" w:rsidRPr="00E33E6E">
              <w:rPr>
                <w:rStyle w:val="Hyperlink"/>
                <w:rFonts w:ascii="Times New Roman" w:hAnsi="Times New Roman" w:cs="Times New Roman"/>
                <w:noProof/>
              </w:rPr>
              <w:t>2.6</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Peralatan dan Bah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90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6F376CBC" w14:textId="2B9D1506" w:rsidR="00607E5B" w:rsidRPr="00E33E6E" w:rsidRDefault="00000000" w:rsidP="00BD04B5">
          <w:pPr>
            <w:pStyle w:val="TOC1"/>
            <w:rPr>
              <w:rFonts w:ascii="Times New Roman" w:eastAsiaTheme="minorEastAsia" w:hAnsi="Times New Roman" w:cs="Times New Roman"/>
              <w:b w:val="0"/>
              <w:noProof/>
              <w:lang w:val="en-US"/>
            </w:rPr>
          </w:pPr>
          <w:hyperlink w:anchor="_Toc133985391" w:history="1">
            <w:r w:rsidR="00607E5B" w:rsidRPr="00E33E6E">
              <w:rPr>
                <w:rStyle w:val="Hyperlink"/>
                <w:rFonts w:ascii="Times New Roman" w:hAnsi="Times New Roman" w:cs="Times New Roman"/>
                <w:noProof/>
              </w:rPr>
              <w:t>DAFTAR PUSTAK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91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10</w:t>
            </w:r>
            <w:r w:rsidR="00607E5B" w:rsidRPr="00E33E6E">
              <w:rPr>
                <w:rFonts w:ascii="Times New Roman" w:hAnsi="Times New Roman" w:cs="Times New Roman"/>
                <w:noProof/>
                <w:webHidden/>
              </w:rPr>
              <w:fldChar w:fldCharType="end"/>
            </w:r>
          </w:hyperlink>
        </w:p>
        <w:p w14:paraId="5EAF07CF" w14:textId="3C53541F" w:rsidR="00827846" w:rsidRPr="00E33E6E"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E33E6E">
            <w:rPr>
              <w:rFonts w:ascii="Times New Roman" w:hAnsi="Times New Roman" w:cs="Times New Roman"/>
              <w:b/>
              <w:bCs/>
              <w:noProof/>
            </w:rPr>
            <w:fldChar w:fldCharType="end"/>
          </w:r>
        </w:p>
      </w:sdtContent>
    </w:sdt>
    <w:p w14:paraId="4F15E434" w14:textId="132DCA1A" w:rsidR="002A013C" w:rsidRPr="00E33E6E"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E33E6E">
        <w:rPr>
          <w:rFonts w:ascii="Times New Roman" w:hAnsi="Times New Roman" w:cs="Times New Roman"/>
        </w:rPr>
        <w:br w:type="page"/>
      </w:r>
    </w:p>
    <w:p w14:paraId="47A3C5C1" w14:textId="77777777" w:rsidR="00E47360" w:rsidRPr="00E33E6E" w:rsidRDefault="00E47360" w:rsidP="001116C9">
      <w:pPr>
        <w:pStyle w:val="Heading1"/>
        <w:spacing w:after="240" w:line="720" w:lineRule="auto"/>
        <w:rPr>
          <w:rFonts w:ascii="Times New Roman" w:hAnsi="Times New Roman" w:cs="Times New Roman"/>
        </w:rPr>
        <w:sectPr w:rsidR="00E47360" w:rsidRPr="00E33E6E"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E33E6E" w:rsidRDefault="00FB32FF" w:rsidP="001116C9">
      <w:pPr>
        <w:pStyle w:val="Heading1"/>
        <w:spacing w:after="240" w:line="720" w:lineRule="auto"/>
        <w:rPr>
          <w:rFonts w:ascii="Times New Roman" w:hAnsi="Times New Roman" w:cs="Times New Roman"/>
        </w:rPr>
      </w:pPr>
      <w:bookmarkStart w:id="2" w:name="_Toc133985359"/>
      <w:r w:rsidRPr="00E33E6E">
        <w:rPr>
          <w:rFonts w:ascii="Times New Roman" w:hAnsi="Times New Roman" w:cs="Times New Roman"/>
        </w:rPr>
        <w:lastRenderedPageBreak/>
        <w:t>BAB I</w:t>
      </w:r>
      <w:r w:rsidR="00BF4429" w:rsidRPr="00E33E6E">
        <w:rPr>
          <w:rFonts w:ascii="Times New Roman" w:hAnsi="Times New Roman" w:cs="Times New Roman"/>
        </w:rPr>
        <w:t>.</w:t>
      </w:r>
      <w:r w:rsidRPr="00E33E6E">
        <w:rPr>
          <w:rFonts w:ascii="Times New Roman" w:hAnsi="Times New Roman" w:cs="Times New Roman"/>
        </w:rPr>
        <w:t xml:space="preserve"> </w:t>
      </w:r>
      <w:r w:rsidR="00790067" w:rsidRPr="00E33E6E">
        <w:rPr>
          <w:rFonts w:ascii="Times New Roman" w:hAnsi="Times New Roman" w:cs="Times New Roman"/>
        </w:rPr>
        <w:t>PENDAHULUAN</w:t>
      </w:r>
      <w:bookmarkEnd w:id="1"/>
      <w:bookmarkEnd w:id="2"/>
    </w:p>
    <w:p w14:paraId="3EC00868" w14:textId="3D3A71D8" w:rsidR="008D48AF" w:rsidRPr="00E33E6E" w:rsidRDefault="00E31EC5" w:rsidP="00BD04B5">
      <w:pPr>
        <w:pStyle w:val="Heading2"/>
        <w:numPr>
          <w:ilvl w:val="1"/>
          <w:numId w:val="1"/>
        </w:numPr>
        <w:spacing w:line="480" w:lineRule="auto"/>
        <w:ind w:left="539" w:hanging="539"/>
        <w:rPr>
          <w:rFonts w:ascii="Times New Roman" w:hAnsi="Times New Roman" w:cs="Times New Roman"/>
          <w:lang w:val="en-US"/>
        </w:rPr>
      </w:pPr>
      <w:bookmarkStart w:id="3" w:name="_Toc133985360"/>
      <w:r w:rsidRPr="00E33E6E">
        <w:rPr>
          <w:rFonts w:ascii="Times New Roman" w:hAnsi="Times New Roman" w:cs="Times New Roman"/>
          <w:lang w:val="en-US"/>
        </w:rPr>
        <w:t>Latar Belakang</w:t>
      </w:r>
      <w:bookmarkStart w:id="4" w:name="_Hlk122849425"/>
      <w:bookmarkEnd w:id="3"/>
    </w:p>
    <w:p w14:paraId="7FEF247C" w14:textId="77777777" w:rsidR="008D48AF" w:rsidRPr="00E33E6E" w:rsidRDefault="00C2476F" w:rsidP="00E33E6E">
      <w:pPr>
        <w:pStyle w:val="BodyText"/>
        <w:spacing w:line="360" w:lineRule="auto"/>
        <w:ind w:firstLine="539"/>
        <w:rPr>
          <w:rFonts w:ascii="Times New Roman" w:hAnsi="Times New Roman" w:cs="Times New Roman"/>
        </w:rPr>
      </w:pPr>
      <w:r w:rsidRPr="00E33E6E">
        <w:rPr>
          <w:rFonts w:ascii="Times New Roman" w:hAnsi="Times New Roman" w:cs="Times New Roman"/>
        </w:rPr>
        <w:t>Berdasarkan data dari Badan Pengawas Perdagangan Berjangka Komoditi (Bappebti), terdapat sekitar 16,1 juta investor aset kripto di Indonesia pada bulan Agustus 2022. Jumlah total investor aset kripto pada akhir tahun 2021 hanya sebesar 11,2 juta, yang menunjukkan bahwa terjadi peningkatan sekitar 43,75 persen jumlah investor aset kripto selama periode Januari hingga Agustus 2022. Fakta ini menjadi semakin menarik jika dibandingkan dengan data investor pasar modal per Juli 2022, di mana jumlah investor aset kripto pada bulan tersebut melebihi 15,57 juta orang. Jumlah ini lebih besar sebesar 6,27 juta orang dibandingkan dengan jumlah investor pasar modal Indonesia yang hanya sebesar 9,3 juta orang. Selain itu, Bappebti juga melaporkan bahwa volume transaksi aset kripto pada periode Januari hingga Agustus 2022 mencapai setidaknya Rp. 249,3 triliun.</w:t>
      </w:r>
    </w:p>
    <w:p w14:paraId="291AEEB9" w14:textId="0B60A22C" w:rsidR="008D48AF" w:rsidRPr="00E33E6E" w:rsidRDefault="008D72D5" w:rsidP="00E33E6E">
      <w:pPr>
        <w:pStyle w:val="BodyText"/>
        <w:spacing w:line="360" w:lineRule="auto"/>
        <w:rPr>
          <w:rFonts w:ascii="Times New Roman" w:hAnsi="Times New Roman" w:cs="Times New Roman"/>
        </w:rPr>
      </w:pPr>
      <w:r w:rsidRPr="00E33E6E">
        <w:rPr>
          <w:rFonts w:ascii="Times New Roman" w:hAnsi="Times New Roman" w:cs="Times New Roman"/>
        </w:rPr>
        <w:t>Cryptocurrency</w:t>
      </w:r>
      <w:r w:rsidR="00BD04B5" w:rsidRPr="00E33E6E">
        <w:rPr>
          <w:rFonts w:ascii="Times New Roman" w:hAnsi="Times New Roman" w:cs="Times New Roman"/>
        </w:rPr>
        <w:t xml:space="preserve"> merupakan mata uang virtual yang digunakan sebagai mata uang alternatif dimana mata uang tersebut dihasilkan dan diperdagangkan melalui proses kriptografi (</w:t>
      </w:r>
      <w:proofErr w:type="spellStart"/>
      <w:r w:rsidR="00BD04B5" w:rsidRPr="00E33E6E">
        <w:rPr>
          <w:rFonts w:ascii="Times New Roman" w:hAnsi="Times New Roman" w:cs="Times New Roman"/>
        </w:rPr>
        <w:t>Nugraha</w:t>
      </w:r>
      <w:proofErr w:type="spellEnd"/>
      <w:r w:rsidR="00BD04B5" w:rsidRPr="00E33E6E">
        <w:rPr>
          <w:rFonts w:ascii="Times New Roman" w:hAnsi="Times New Roman" w:cs="Times New Roman"/>
        </w:rPr>
        <w:t xml:space="preserve">, 2018). </w:t>
      </w:r>
      <w:r w:rsidRPr="00E33E6E">
        <w:rPr>
          <w:rFonts w:ascii="Times New Roman" w:hAnsi="Times New Roman" w:cs="Times New Roman"/>
        </w:rPr>
        <w:t>Cryptocurrency</w:t>
      </w:r>
      <w:r w:rsidR="00BD04B5" w:rsidRPr="00E33E6E">
        <w:rPr>
          <w:rFonts w:ascii="Times New Roman" w:hAnsi="Times New Roman" w:cs="Times New Roman"/>
        </w:rPr>
        <w:t xml:space="preserve"> merupakan salah satu bentuk mata uang digital yang semakin populer belakangan ini dan menarik perhatian banyak orang karena potensi keuntungannya. Namun, </w:t>
      </w:r>
      <w:r w:rsidRPr="00E33E6E">
        <w:rPr>
          <w:rFonts w:ascii="Times New Roman" w:hAnsi="Times New Roman" w:cs="Times New Roman"/>
        </w:rPr>
        <w:t>Cryptocurrency</w:t>
      </w:r>
      <w:r w:rsidR="00BD04B5" w:rsidRPr="00E33E6E">
        <w:rPr>
          <w:rFonts w:ascii="Times New Roman" w:hAnsi="Times New Roman" w:cs="Times New Roman"/>
        </w:rPr>
        <w:t xml:space="preserve"> juga memiliki nilai yang sangat volatil dan sering mengalami fluktuasi harga yang cukup besar, sehingga tidak selalu menjadi pilihan yang aman bagi para investor (Investopedia, 2022). </w:t>
      </w:r>
      <w:r w:rsidR="00C2476F" w:rsidRPr="00E33E6E">
        <w:rPr>
          <w:rFonts w:ascii="Times New Roman" w:hAnsi="Times New Roman" w:cs="Times New Roman"/>
        </w:rPr>
        <w:t>Oleh karena itu, terdapat banyak penelitian yang dilakukan untuk memahami tren dan melakukan prediksi pada suatu aset kripto.</w:t>
      </w:r>
    </w:p>
    <w:p w14:paraId="6D7831CF" w14:textId="7806F123" w:rsidR="008D72D5" w:rsidRPr="00E33E6E" w:rsidRDefault="008D72D5" w:rsidP="00E33E6E">
      <w:pPr>
        <w:pStyle w:val="BodyText"/>
        <w:spacing w:line="360" w:lineRule="auto"/>
        <w:rPr>
          <w:rFonts w:ascii="Times New Roman" w:hAnsi="Times New Roman" w:cs="Times New Roman"/>
        </w:rPr>
      </w:pPr>
      <w:r w:rsidRPr="00E33E6E">
        <w:rPr>
          <w:rFonts w:ascii="Times New Roman" w:hAnsi="Times New Roman" w:cs="Times New Roman"/>
        </w:rPr>
        <w:t>Penelitian terhadap Cryptocurrency telah banyak dilakukan. Beberapa diantaranya yaitu, Andi (2021), Hua (2020) dan Kwon et al (2019) menggunakan model LSTM untuk memprediksi harga Bitcoin.</w:t>
      </w:r>
      <w:r w:rsidR="001E20B6" w:rsidRPr="00E33E6E">
        <w:rPr>
          <w:rFonts w:ascii="Times New Roman" w:hAnsi="Times New Roman" w:cs="Times New Roman"/>
        </w:rPr>
        <w:t xml:space="preserve"> Lalu, Pant et al (2018) menggunakan Recurrent Neural Network (RNN) dan Huang et al</w:t>
      </w:r>
      <w:r w:rsidR="00CE6E28" w:rsidRPr="00E33E6E">
        <w:rPr>
          <w:rFonts w:ascii="Times New Roman" w:hAnsi="Times New Roman" w:cs="Times New Roman"/>
        </w:rPr>
        <w:t xml:space="preserve"> (2021) menggunakan Long Short-Term Memory Network (LSTM) untuk memprediksi harga Cryptocurrency</w:t>
      </w:r>
      <w:r w:rsidR="001E20B6" w:rsidRPr="00E33E6E">
        <w:rPr>
          <w:rFonts w:ascii="Times New Roman" w:hAnsi="Times New Roman" w:cs="Times New Roman"/>
        </w:rPr>
        <w:t xml:space="preserve"> berdasarkan analisis sentimen Twitter.</w:t>
      </w:r>
      <w:r w:rsidRPr="00E33E6E">
        <w:rPr>
          <w:rFonts w:ascii="Times New Roman" w:hAnsi="Times New Roman" w:cs="Times New Roman"/>
        </w:rPr>
        <w:t xml:space="preserve"> Sementara itu, </w:t>
      </w:r>
      <w:r w:rsidR="001E20B6" w:rsidRPr="00E33E6E">
        <w:rPr>
          <w:rFonts w:ascii="Times New Roman" w:hAnsi="Times New Roman" w:cs="Times New Roman"/>
        </w:rPr>
        <w:t>dalam penggunaan Natural Language Processing (NLP)</w:t>
      </w:r>
      <w:r w:rsidR="00CE6E28" w:rsidRPr="00E33E6E">
        <w:rPr>
          <w:rFonts w:ascii="Times New Roman" w:hAnsi="Times New Roman" w:cs="Times New Roman"/>
        </w:rPr>
        <w:t xml:space="preserve"> terdapat penelitian yang melakukan pemodelan pada sentimen Twitter terhadap </w:t>
      </w:r>
      <w:proofErr w:type="spellStart"/>
      <w:r w:rsidR="00CE6E28" w:rsidRPr="00E33E6E">
        <w:rPr>
          <w:rFonts w:ascii="Times New Roman" w:hAnsi="Times New Roman" w:cs="Times New Roman"/>
        </w:rPr>
        <w:t>Cryptoccurency</w:t>
      </w:r>
      <w:proofErr w:type="spellEnd"/>
      <w:r w:rsidR="00CE6E28" w:rsidRPr="00E33E6E">
        <w:rPr>
          <w:rFonts w:ascii="Times New Roman" w:hAnsi="Times New Roman" w:cs="Times New Roman"/>
        </w:rPr>
        <w:t xml:space="preserve"> </w:t>
      </w:r>
      <w:r w:rsidRPr="00E33E6E">
        <w:rPr>
          <w:rFonts w:ascii="Times New Roman" w:hAnsi="Times New Roman" w:cs="Times New Roman"/>
        </w:rPr>
        <w:t xml:space="preserve">oleh </w:t>
      </w:r>
      <w:proofErr w:type="spellStart"/>
      <w:r w:rsidR="001E20B6" w:rsidRPr="00E33E6E">
        <w:rPr>
          <w:rFonts w:ascii="Times New Roman" w:hAnsi="Times New Roman" w:cs="Times New Roman"/>
        </w:rPr>
        <w:t>Citien</w:t>
      </w:r>
      <w:proofErr w:type="spellEnd"/>
      <w:r w:rsidRPr="00E33E6E">
        <w:rPr>
          <w:rFonts w:ascii="Times New Roman" w:hAnsi="Times New Roman" w:cs="Times New Roman"/>
        </w:rPr>
        <w:t xml:space="preserve"> et al (202</w:t>
      </w:r>
      <w:r w:rsidR="001E20B6" w:rsidRPr="00E33E6E">
        <w:rPr>
          <w:rFonts w:ascii="Times New Roman" w:hAnsi="Times New Roman" w:cs="Times New Roman"/>
        </w:rPr>
        <w:t>2</w:t>
      </w:r>
      <w:r w:rsidRPr="00E33E6E">
        <w:rPr>
          <w:rFonts w:ascii="Times New Roman" w:hAnsi="Times New Roman" w:cs="Times New Roman"/>
        </w:rPr>
        <w:t xml:space="preserve">), </w:t>
      </w:r>
      <w:r w:rsidR="001E20B6" w:rsidRPr="00E33E6E">
        <w:rPr>
          <w:rFonts w:ascii="Times New Roman" w:hAnsi="Times New Roman" w:cs="Times New Roman"/>
        </w:rPr>
        <w:t>Wong</w:t>
      </w:r>
      <w:r w:rsidRPr="00E33E6E">
        <w:rPr>
          <w:rFonts w:ascii="Times New Roman" w:hAnsi="Times New Roman" w:cs="Times New Roman"/>
        </w:rPr>
        <w:t xml:space="preserve"> (2021), dan </w:t>
      </w:r>
      <w:proofErr w:type="spellStart"/>
      <w:r w:rsidR="00CE6E28" w:rsidRPr="00E33E6E">
        <w:rPr>
          <w:rFonts w:ascii="Times New Roman" w:hAnsi="Times New Roman" w:cs="Times New Roman"/>
        </w:rPr>
        <w:t>Deebadi</w:t>
      </w:r>
      <w:proofErr w:type="spellEnd"/>
      <w:r w:rsidRPr="00E33E6E">
        <w:rPr>
          <w:rFonts w:ascii="Times New Roman" w:hAnsi="Times New Roman" w:cs="Times New Roman"/>
        </w:rPr>
        <w:t xml:space="preserve"> (2022). </w:t>
      </w:r>
    </w:p>
    <w:p w14:paraId="6D22DCA9" w14:textId="77777777" w:rsidR="008D72D5" w:rsidRPr="00E33E6E" w:rsidRDefault="008D72D5" w:rsidP="008D48AF">
      <w:pPr>
        <w:pStyle w:val="BodyText"/>
        <w:spacing w:line="360" w:lineRule="auto"/>
        <w:ind w:left="539" w:firstLine="720"/>
        <w:rPr>
          <w:rFonts w:ascii="Times New Roman" w:hAnsi="Times New Roman" w:cs="Times New Roman"/>
        </w:rPr>
      </w:pPr>
    </w:p>
    <w:p w14:paraId="1B64A081" w14:textId="6CE09AAD" w:rsidR="008D48AF" w:rsidRPr="00E33E6E" w:rsidRDefault="00EC06BD" w:rsidP="00E33E6E">
      <w:pPr>
        <w:pStyle w:val="BodyText"/>
        <w:spacing w:line="360" w:lineRule="auto"/>
        <w:rPr>
          <w:rFonts w:ascii="Times New Roman" w:hAnsi="Times New Roman" w:cs="Times New Roman"/>
        </w:rPr>
      </w:pPr>
      <w:r w:rsidRPr="00E33E6E">
        <w:rPr>
          <w:rFonts w:ascii="Times New Roman" w:hAnsi="Times New Roman" w:cs="Times New Roman"/>
        </w:rPr>
        <w:t xml:space="preserve">Berdasarkan penelitian sejenis mengenai prediksi, perbandingan, maupun pembelajaran dalam memahami Bitcoin sebagai mata uang digital. Bitcoin cenderung </w:t>
      </w:r>
      <w:r w:rsidRPr="00E33E6E">
        <w:rPr>
          <w:rFonts w:ascii="Times New Roman" w:hAnsi="Times New Roman" w:cs="Times New Roman"/>
        </w:rPr>
        <w:lastRenderedPageBreak/>
        <w:t xml:space="preserve">memiliki pola dalam transaksi dan data historikal-nya. Hal ini sering dimanfaatkan untuk mengurangi resiko investasi pada Bitcoin. Seringnya, prediksi Bitcoin </w:t>
      </w:r>
      <w:r w:rsidR="00EA2F17" w:rsidRPr="00E33E6E">
        <w:rPr>
          <w:rFonts w:ascii="Times New Roman" w:hAnsi="Times New Roman" w:cs="Times New Roman"/>
        </w:rPr>
        <w:t xml:space="preserve">hanya </w:t>
      </w:r>
      <w:r w:rsidRPr="00E33E6E">
        <w:rPr>
          <w:rFonts w:ascii="Times New Roman" w:hAnsi="Times New Roman" w:cs="Times New Roman"/>
        </w:rPr>
        <w:t>memanfaatkan data historikal harga tutup berdasarkan waktu, sehingga pola yang dimiliki cenderung bergantung pada kondisi pasar yang stabil</w:t>
      </w:r>
      <w:r w:rsidR="00775B24" w:rsidRPr="00E33E6E">
        <w:rPr>
          <w:rFonts w:ascii="Times New Roman" w:hAnsi="Times New Roman" w:cs="Times New Roman"/>
        </w:rPr>
        <w:t xml:space="preserve"> atau terdistribusi secara normal</w:t>
      </w:r>
      <w:r w:rsidRPr="00E33E6E">
        <w:rPr>
          <w:rFonts w:ascii="Times New Roman" w:hAnsi="Times New Roman" w:cs="Times New Roman"/>
        </w:rPr>
        <w:t>. Beberapa penelitian cenderung memiliki nilai galat yang besar saat memprediksi harga</w:t>
      </w:r>
      <w:r w:rsidR="00DE2F42" w:rsidRPr="00E33E6E">
        <w:rPr>
          <w:rFonts w:ascii="Times New Roman" w:hAnsi="Times New Roman" w:cs="Times New Roman"/>
        </w:rPr>
        <w:t xml:space="preserve">. </w:t>
      </w:r>
      <w:bookmarkEnd w:id="4"/>
      <w:r w:rsidR="003665DF" w:rsidRPr="00E33E6E">
        <w:rPr>
          <w:rFonts w:ascii="Times New Roman" w:hAnsi="Times New Roman" w:cs="Times New Roman"/>
        </w:rPr>
        <w:t>Salah satu di antaranya terjadi pada kondisi pasar dengan sentimen negatif yang cukup besar di media sosial terhadap aset kripto.</w:t>
      </w:r>
    </w:p>
    <w:p w14:paraId="3C4AC29E" w14:textId="52F2A549" w:rsidR="00EC06BD" w:rsidRPr="00E33E6E" w:rsidRDefault="00BE68A5" w:rsidP="00E33E6E">
      <w:pPr>
        <w:pStyle w:val="BodyText"/>
        <w:spacing w:line="360" w:lineRule="auto"/>
        <w:rPr>
          <w:rFonts w:ascii="Times New Roman" w:hAnsi="Times New Roman" w:cs="Times New Roman"/>
        </w:rPr>
      </w:pPr>
      <w:r w:rsidRPr="00E33E6E">
        <w:rPr>
          <w:rFonts w:ascii="Times New Roman" w:hAnsi="Times New Roman" w:cs="Times New Roman"/>
        </w:rPr>
        <w:t>Berdasarkan latar belakang tersebut, terbuka peluang untuk melakukan penelitian yang dapat mengatasi permasalahan dalam memprediksi harga Cryptocurrency. Diperlukan analisis yang tepat untuk menambahkan variabel dalam pemodelan prediksi harga Cryptocurrency. Salah satu pendekatan yang dapat dilakukan adalah menggunakan sentimen analisis pada media sosial Twitter. Namun, penelitian yang telah melibatkan sentimen analisis tersebut masih memiliki kekurangan. Hal ini terlihat dari pengambilan data teks dalam pemodelan sentimen yang tidak memperhatikan kualitas data. Pengambilan data teks cenderung acak, sesuai dengan hasil scrapping dari API yang digunakan. Padahal, popularitas suatu tweet tentunya akan mempengaruhi psikologi pasar. Oleh karena itu, dengan memanfaatkan interaksi yang banyak terjadi pada sebuah tweet, diharapkan dapat menghasilkan model dengan akurasi yang lebih baik.</w:t>
      </w:r>
    </w:p>
    <w:p w14:paraId="48FECA92" w14:textId="2ACB3182" w:rsidR="00790067" w:rsidRPr="00E33E6E" w:rsidRDefault="00E31EC5" w:rsidP="001116C9">
      <w:pPr>
        <w:pStyle w:val="Heading2"/>
        <w:numPr>
          <w:ilvl w:val="1"/>
          <w:numId w:val="1"/>
        </w:numPr>
        <w:spacing w:line="480" w:lineRule="auto"/>
        <w:ind w:left="567" w:hanging="567"/>
        <w:rPr>
          <w:rFonts w:ascii="Times New Roman" w:hAnsi="Times New Roman" w:cs="Times New Roman"/>
        </w:rPr>
      </w:pPr>
      <w:bookmarkStart w:id="5" w:name="_Toc133985361"/>
      <w:r w:rsidRPr="00E33E6E">
        <w:rPr>
          <w:rFonts w:ascii="Times New Roman" w:hAnsi="Times New Roman" w:cs="Times New Roman"/>
        </w:rPr>
        <w:t>Rumusan Masalah</w:t>
      </w:r>
      <w:r w:rsidR="00C2476F" w:rsidRPr="00E33E6E">
        <w:rPr>
          <w:rFonts w:ascii="Times New Roman" w:hAnsi="Times New Roman" w:cs="Times New Roman"/>
        </w:rPr>
        <w:t xml:space="preserve"> dan Pertanyaan Penelitian</w:t>
      </w:r>
      <w:bookmarkEnd w:id="5"/>
    </w:p>
    <w:p w14:paraId="6E5395A6" w14:textId="76A86136" w:rsidR="00C2476F" w:rsidRPr="00E33E6E" w:rsidRDefault="003109A1" w:rsidP="00E33E6E">
      <w:pPr>
        <w:pStyle w:val="BodyText"/>
        <w:spacing w:line="360" w:lineRule="auto"/>
        <w:rPr>
          <w:rFonts w:ascii="Times New Roman" w:hAnsi="Times New Roman" w:cs="Times New Roman"/>
        </w:rPr>
      </w:pPr>
      <w:r w:rsidRPr="00E33E6E">
        <w:rPr>
          <w:rFonts w:ascii="Times New Roman" w:hAnsi="Times New Roman" w:cs="Times New Roman"/>
        </w:rPr>
        <w:t xml:space="preserve">Berdasarkan penjelasan yang telah disampaikan pada latar belakang, Secara umum, transaksi </w:t>
      </w:r>
      <w:bookmarkStart w:id="6" w:name="_Hlk135072359"/>
      <w:r w:rsidR="008D72D5" w:rsidRPr="00E33E6E">
        <w:rPr>
          <w:rFonts w:ascii="Times New Roman" w:hAnsi="Times New Roman" w:cs="Times New Roman"/>
        </w:rPr>
        <w:t>Cryptocurrency</w:t>
      </w:r>
      <w:r w:rsidRPr="00E33E6E">
        <w:rPr>
          <w:rFonts w:ascii="Times New Roman" w:hAnsi="Times New Roman" w:cs="Times New Roman"/>
        </w:rPr>
        <w:t xml:space="preserve"> </w:t>
      </w:r>
      <w:bookmarkEnd w:id="6"/>
      <w:r w:rsidRPr="00E33E6E">
        <w:rPr>
          <w:rFonts w:ascii="Times New Roman" w:hAnsi="Times New Roman" w:cs="Times New Roman"/>
        </w:rPr>
        <w:t xml:space="preserve">dianggap cepat dan aman karena sistemnya yang terdesentralisasi. Namun, terdapat risiko volatilitas harga </w:t>
      </w:r>
      <w:r w:rsidR="008D72D5" w:rsidRPr="00E33E6E">
        <w:rPr>
          <w:rFonts w:ascii="Times New Roman" w:hAnsi="Times New Roman" w:cs="Times New Roman"/>
        </w:rPr>
        <w:t>Cryptocurrency</w:t>
      </w:r>
      <w:r w:rsidR="002F6C1D" w:rsidRPr="00E33E6E">
        <w:rPr>
          <w:rFonts w:ascii="Times New Roman" w:hAnsi="Times New Roman" w:cs="Times New Roman"/>
        </w:rPr>
        <w:t xml:space="preserve"> </w:t>
      </w:r>
      <w:r w:rsidRPr="00E33E6E">
        <w:rPr>
          <w:rFonts w:ascii="Times New Roman" w:hAnsi="Times New Roman" w:cs="Times New Roman"/>
        </w:rPr>
        <w:t xml:space="preserve">yang signifikan akibat </w:t>
      </w:r>
      <w:r w:rsidR="002F6C1D" w:rsidRPr="00E33E6E">
        <w:rPr>
          <w:rFonts w:ascii="Times New Roman" w:hAnsi="Times New Roman" w:cs="Times New Roman"/>
        </w:rPr>
        <w:t>sentimen negatif pada sosial media</w:t>
      </w:r>
      <w:r w:rsidRPr="00E33E6E">
        <w:rPr>
          <w:rFonts w:ascii="Times New Roman" w:hAnsi="Times New Roman" w:cs="Times New Roman"/>
        </w:rPr>
        <w:t xml:space="preserve">. Oleh karena itu, perlu dilakukan penelitian untuk </w:t>
      </w:r>
      <w:r w:rsidR="002F6C1D" w:rsidRPr="00E33E6E">
        <w:rPr>
          <w:rFonts w:ascii="Times New Roman" w:hAnsi="Times New Roman" w:cs="Times New Roman"/>
        </w:rPr>
        <w:t xml:space="preserve">memprediksi harga suatu </w:t>
      </w:r>
      <w:r w:rsidR="008D72D5" w:rsidRPr="00E33E6E">
        <w:rPr>
          <w:rFonts w:ascii="Times New Roman" w:hAnsi="Times New Roman" w:cs="Times New Roman"/>
        </w:rPr>
        <w:t>Cryptocurrency</w:t>
      </w:r>
      <w:r w:rsidR="002F6C1D" w:rsidRPr="00E33E6E">
        <w:rPr>
          <w:rFonts w:ascii="Times New Roman" w:hAnsi="Times New Roman" w:cs="Times New Roman"/>
        </w:rPr>
        <w:t xml:space="preserve"> </w:t>
      </w:r>
      <w:r w:rsidRPr="00E33E6E">
        <w:rPr>
          <w:rFonts w:ascii="Times New Roman" w:hAnsi="Times New Roman" w:cs="Times New Roman"/>
        </w:rPr>
        <w:t>berdasarkan</w:t>
      </w:r>
      <w:r w:rsidR="002F6C1D" w:rsidRPr="00E33E6E">
        <w:rPr>
          <w:rFonts w:ascii="Times New Roman" w:hAnsi="Times New Roman" w:cs="Times New Roman"/>
        </w:rPr>
        <w:t xml:space="preserve"> sentimen yang sedang terjadi di sosial media</w:t>
      </w:r>
      <w:r w:rsidRPr="00E33E6E">
        <w:rPr>
          <w:rFonts w:ascii="Times New Roman" w:hAnsi="Times New Roman" w:cs="Times New Roman"/>
        </w:rPr>
        <w:t>.</w:t>
      </w:r>
    </w:p>
    <w:p w14:paraId="42C24F9E" w14:textId="257AF4A0" w:rsidR="00E31EC5" w:rsidRPr="00E33E6E"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7" w:name="_Toc133985362"/>
      <w:r w:rsidRPr="00E33E6E">
        <w:rPr>
          <w:rFonts w:ascii="Times New Roman" w:hAnsi="Times New Roman" w:cs="Times New Roman"/>
        </w:rPr>
        <w:t>Batasan Masalah</w:t>
      </w:r>
      <w:bookmarkEnd w:id="7"/>
    </w:p>
    <w:p w14:paraId="627A038E" w14:textId="7C2936E2" w:rsidR="00D97B2C" w:rsidRPr="00E33E6E" w:rsidRDefault="009672AF" w:rsidP="00E33E6E">
      <w:pPr>
        <w:pStyle w:val="BodyText"/>
        <w:spacing w:line="360" w:lineRule="auto"/>
        <w:rPr>
          <w:rFonts w:ascii="Times New Roman" w:hAnsi="Times New Roman" w:cs="Times New Roman"/>
        </w:rPr>
      </w:pPr>
      <w:r w:rsidRPr="00E33E6E">
        <w:rPr>
          <w:rFonts w:ascii="Times New Roman" w:hAnsi="Times New Roman" w:cs="Times New Roman"/>
        </w:rPr>
        <w:t xml:space="preserve">Berdasarkan latar belakang yang telah diuraikan di atas, diperoleh </w:t>
      </w:r>
      <w:r w:rsidR="00347D8E" w:rsidRPr="00E33E6E">
        <w:rPr>
          <w:rFonts w:ascii="Times New Roman" w:hAnsi="Times New Roman" w:cs="Times New Roman"/>
        </w:rPr>
        <w:t>batasan</w:t>
      </w:r>
      <w:r w:rsidRPr="00E33E6E">
        <w:rPr>
          <w:rFonts w:ascii="Times New Roman" w:hAnsi="Times New Roman" w:cs="Times New Roman"/>
        </w:rPr>
        <w:t xml:space="preserve"> masalah yang </w:t>
      </w:r>
      <w:r w:rsidR="00347D8E" w:rsidRPr="00E33E6E">
        <w:rPr>
          <w:rFonts w:ascii="Times New Roman" w:hAnsi="Times New Roman" w:cs="Times New Roman"/>
        </w:rPr>
        <w:t>dalam penelitian ini</w:t>
      </w:r>
      <w:r w:rsidRPr="00E33E6E">
        <w:rPr>
          <w:rFonts w:ascii="Times New Roman" w:hAnsi="Times New Roman" w:cs="Times New Roman"/>
        </w:rPr>
        <w:t xml:space="preserve"> adalah:</w:t>
      </w:r>
    </w:p>
    <w:p w14:paraId="5D4299E3" w14:textId="7848FBE1" w:rsidR="004F4E42" w:rsidRPr="00E33E6E" w:rsidRDefault="00347D8E" w:rsidP="00E33E6E">
      <w:pPr>
        <w:pStyle w:val="BodyText"/>
        <w:numPr>
          <w:ilvl w:val="0"/>
          <w:numId w:val="4"/>
        </w:numPr>
        <w:spacing w:after="0" w:line="360" w:lineRule="auto"/>
        <w:ind w:left="426" w:hanging="426"/>
        <w:rPr>
          <w:rFonts w:ascii="Times New Roman" w:hAnsi="Times New Roman" w:cs="Times New Roman"/>
        </w:rPr>
      </w:pPr>
      <w:r w:rsidRPr="00E33E6E">
        <w:rPr>
          <w:rFonts w:ascii="Times New Roman" w:hAnsi="Times New Roman" w:cs="Times New Roman"/>
        </w:rPr>
        <w:t xml:space="preserve">Data yang digunakan merupakan data </w:t>
      </w:r>
      <w:r w:rsidR="002F6C1D" w:rsidRPr="00E33E6E">
        <w:rPr>
          <w:rFonts w:ascii="Times New Roman" w:hAnsi="Times New Roman" w:cs="Times New Roman"/>
        </w:rPr>
        <w:t xml:space="preserve">10 teratas </w:t>
      </w:r>
      <w:r w:rsidR="002C275F" w:rsidRPr="00E33E6E">
        <w:rPr>
          <w:rFonts w:ascii="Times New Roman" w:hAnsi="Times New Roman" w:cs="Times New Roman"/>
        </w:rPr>
        <w:t>Coinmarketcap</w:t>
      </w:r>
      <w:r w:rsidR="00E859AD" w:rsidRPr="00E33E6E">
        <w:rPr>
          <w:rFonts w:ascii="Times New Roman" w:hAnsi="Times New Roman" w:cs="Times New Roman"/>
        </w:rPr>
        <w:t>.</w:t>
      </w:r>
    </w:p>
    <w:p w14:paraId="1A87F3F8" w14:textId="4440C6C4" w:rsidR="004831BD" w:rsidRPr="00E33E6E" w:rsidRDefault="002F6C1D" w:rsidP="00E33E6E">
      <w:pPr>
        <w:pStyle w:val="BodyText"/>
        <w:numPr>
          <w:ilvl w:val="0"/>
          <w:numId w:val="4"/>
        </w:numPr>
        <w:spacing w:after="0" w:line="360" w:lineRule="auto"/>
        <w:ind w:left="426" w:hanging="426"/>
        <w:rPr>
          <w:rFonts w:ascii="Times New Roman" w:hAnsi="Times New Roman" w:cs="Times New Roman"/>
        </w:rPr>
      </w:pPr>
      <w:r w:rsidRPr="00E33E6E">
        <w:rPr>
          <w:rFonts w:ascii="Times New Roman" w:hAnsi="Times New Roman" w:cs="Times New Roman"/>
        </w:rPr>
        <w:t xml:space="preserve">Data sosial media yang digunakan merupakan data API </w:t>
      </w:r>
      <w:r w:rsidR="00322755" w:rsidRPr="00E33E6E">
        <w:rPr>
          <w:rFonts w:ascii="Times New Roman" w:hAnsi="Times New Roman" w:cs="Times New Roman"/>
        </w:rPr>
        <w:t>Twitter</w:t>
      </w:r>
    </w:p>
    <w:p w14:paraId="3DF5B775" w14:textId="52ED6E9E" w:rsidR="002F6C1D" w:rsidRPr="00E33E6E" w:rsidRDefault="002F6C1D" w:rsidP="00E33E6E">
      <w:pPr>
        <w:pStyle w:val="BodyText"/>
        <w:numPr>
          <w:ilvl w:val="0"/>
          <w:numId w:val="4"/>
        </w:numPr>
        <w:spacing w:after="0" w:line="360" w:lineRule="auto"/>
        <w:ind w:left="426" w:hanging="426"/>
        <w:rPr>
          <w:rFonts w:ascii="Times New Roman" w:hAnsi="Times New Roman" w:cs="Times New Roman"/>
        </w:rPr>
      </w:pPr>
      <w:r w:rsidRPr="00E33E6E">
        <w:rPr>
          <w:rFonts w:ascii="Times New Roman" w:hAnsi="Times New Roman" w:cs="Times New Roman"/>
        </w:rPr>
        <w:t>Rentang data yang digunakan dari Januari 2019 hingga Desember 2022</w:t>
      </w:r>
    </w:p>
    <w:p w14:paraId="286FBDD3" w14:textId="77777777" w:rsidR="00E859AD" w:rsidRPr="00E33E6E"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8" w:name="_Toc122850400"/>
      <w:bookmarkStart w:id="9" w:name="_Toc122850618"/>
      <w:bookmarkStart w:id="10" w:name="_Toc122850704"/>
      <w:bookmarkStart w:id="11" w:name="_Toc129564621"/>
      <w:bookmarkStart w:id="12" w:name="_Toc133983020"/>
      <w:bookmarkStart w:id="13" w:name="_Toc133985329"/>
      <w:bookmarkStart w:id="14" w:name="_Toc133985363"/>
      <w:bookmarkEnd w:id="8"/>
      <w:bookmarkEnd w:id="9"/>
      <w:bookmarkEnd w:id="10"/>
      <w:bookmarkEnd w:id="11"/>
      <w:bookmarkEnd w:id="12"/>
      <w:bookmarkEnd w:id="13"/>
      <w:bookmarkEnd w:id="14"/>
    </w:p>
    <w:p w14:paraId="53398904" w14:textId="77777777" w:rsidR="00E859AD" w:rsidRPr="00E33E6E"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5" w:name="_Toc122850401"/>
      <w:bookmarkStart w:id="16" w:name="_Toc122850619"/>
      <w:bookmarkStart w:id="17" w:name="_Toc122850705"/>
      <w:bookmarkStart w:id="18" w:name="_Toc129564622"/>
      <w:bookmarkStart w:id="19" w:name="_Toc133983021"/>
      <w:bookmarkStart w:id="20" w:name="_Toc133985330"/>
      <w:bookmarkStart w:id="21" w:name="_Toc133985364"/>
      <w:bookmarkEnd w:id="15"/>
      <w:bookmarkEnd w:id="16"/>
      <w:bookmarkEnd w:id="17"/>
      <w:bookmarkEnd w:id="18"/>
      <w:bookmarkEnd w:id="19"/>
      <w:bookmarkEnd w:id="20"/>
      <w:bookmarkEnd w:id="21"/>
    </w:p>
    <w:p w14:paraId="79A8CC88" w14:textId="77777777" w:rsidR="00E859AD" w:rsidRPr="00E33E6E"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2" w:name="_Toc122850402"/>
      <w:bookmarkStart w:id="23" w:name="_Toc122850620"/>
      <w:bookmarkStart w:id="24" w:name="_Toc122850706"/>
      <w:bookmarkStart w:id="25" w:name="_Toc129564623"/>
      <w:bookmarkStart w:id="26" w:name="_Toc133983022"/>
      <w:bookmarkStart w:id="27" w:name="_Toc133985331"/>
      <w:bookmarkStart w:id="28" w:name="_Toc133985365"/>
      <w:bookmarkEnd w:id="22"/>
      <w:bookmarkEnd w:id="23"/>
      <w:bookmarkEnd w:id="24"/>
      <w:bookmarkEnd w:id="25"/>
      <w:bookmarkEnd w:id="26"/>
      <w:bookmarkEnd w:id="27"/>
      <w:bookmarkEnd w:id="28"/>
    </w:p>
    <w:p w14:paraId="433BD681" w14:textId="77777777" w:rsidR="00E859AD" w:rsidRPr="00E33E6E"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9" w:name="_Toc122850403"/>
      <w:bookmarkStart w:id="30" w:name="_Toc122850621"/>
      <w:bookmarkStart w:id="31" w:name="_Toc122850707"/>
      <w:bookmarkStart w:id="32" w:name="_Toc129564624"/>
      <w:bookmarkStart w:id="33" w:name="_Toc133983023"/>
      <w:bookmarkStart w:id="34" w:name="_Toc133985332"/>
      <w:bookmarkStart w:id="35" w:name="_Toc133985366"/>
      <w:bookmarkEnd w:id="29"/>
      <w:bookmarkEnd w:id="30"/>
      <w:bookmarkEnd w:id="31"/>
      <w:bookmarkEnd w:id="32"/>
      <w:bookmarkEnd w:id="33"/>
      <w:bookmarkEnd w:id="34"/>
      <w:bookmarkEnd w:id="35"/>
    </w:p>
    <w:p w14:paraId="1D8905A6" w14:textId="5BBB8074" w:rsidR="00E31EC5" w:rsidRPr="00E33E6E"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36" w:name="_Toc133985367"/>
      <w:r w:rsidRPr="00E33E6E">
        <w:rPr>
          <w:rFonts w:ascii="Times New Roman" w:hAnsi="Times New Roman" w:cs="Times New Roman"/>
        </w:rPr>
        <w:t>Tujuan Perancangan</w:t>
      </w:r>
      <w:bookmarkEnd w:id="36"/>
      <w:r w:rsidRPr="00E33E6E">
        <w:rPr>
          <w:rFonts w:ascii="Times New Roman" w:hAnsi="Times New Roman" w:cs="Times New Roman"/>
        </w:rPr>
        <w:t xml:space="preserve"> </w:t>
      </w:r>
    </w:p>
    <w:p w14:paraId="5B4791E3" w14:textId="10FBE517" w:rsidR="00E31EC5" w:rsidRPr="00E33E6E" w:rsidRDefault="00F55EC0" w:rsidP="00E33E6E">
      <w:pPr>
        <w:pStyle w:val="BodyText"/>
        <w:spacing w:line="360" w:lineRule="auto"/>
        <w:rPr>
          <w:rFonts w:ascii="Times New Roman" w:hAnsi="Times New Roman" w:cs="Times New Roman"/>
        </w:rPr>
      </w:pPr>
      <w:r w:rsidRPr="00E33E6E">
        <w:rPr>
          <w:rFonts w:ascii="Times New Roman" w:hAnsi="Times New Roman" w:cs="Times New Roman"/>
        </w:rPr>
        <w:t>Berdasarkan rumusan masalah</w:t>
      </w:r>
      <w:r w:rsidR="00E859AD" w:rsidRPr="00E33E6E">
        <w:rPr>
          <w:rFonts w:ascii="Times New Roman" w:hAnsi="Times New Roman" w:cs="Times New Roman"/>
        </w:rPr>
        <w:t xml:space="preserve"> yang telah diuraikan di</w:t>
      </w:r>
      <w:r w:rsidRPr="00E33E6E">
        <w:rPr>
          <w:rFonts w:ascii="Times New Roman" w:hAnsi="Times New Roman" w:cs="Times New Roman"/>
        </w:rPr>
        <w:t xml:space="preserve"> atas, maka</w:t>
      </w:r>
      <w:r w:rsidR="00E859AD" w:rsidRPr="00E33E6E">
        <w:rPr>
          <w:rFonts w:ascii="Times New Roman" w:hAnsi="Times New Roman" w:cs="Times New Roman"/>
        </w:rPr>
        <w:t xml:space="preserve"> tujuan </w:t>
      </w:r>
      <w:r w:rsidR="004831BD" w:rsidRPr="00E33E6E">
        <w:rPr>
          <w:rFonts w:ascii="Times New Roman" w:hAnsi="Times New Roman" w:cs="Times New Roman"/>
        </w:rPr>
        <w:t>penelitian</w:t>
      </w:r>
      <w:r w:rsidR="00E859AD" w:rsidRPr="00E33E6E">
        <w:rPr>
          <w:rFonts w:ascii="Times New Roman" w:hAnsi="Times New Roman" w:cs="Times New Roman"/>
        </w:rPr>
        <w:t xml:space="preserve"> yang ingin dicapai</w:t>
      </w:r>
      <w:r w:rsidRPr="00E33E6E">
        <w:rPr>
          <w:rFonts w:ascii="Times New Roman" w:hAnsi="Times New Roman" w:cs="Times New Roman"/>
        </w:rPr>
        <w:t xml:space="preserve"> adalah</w:t>
      </w:r>
      <w:r w:rsidR="004831BD" w:rsidRPr="00E33E6E">
        <w:rPr>
          <w:rFonts w:ascii="Times New Roman" w:hAnsi="Times New Roman" w:cs="Times New Roman"/>
        </w:rPr>
        <w:t xml:space="preserve"> :</w:t>
      </w:r>
    </w:p>
    <w:p w14:paraId="2A906153" w14:textId="6BA952B0" w:rsidR="004831BD" w:rsidRPr="00E33E6E" w:rsidRDefault="004831BD" w:rsidP="00E33E6E">
      <w:pPr>
        <w:pStyle w:val="BodyText"/>
        <w:numPr>
          <w:ilvl w:val="0"/>
          <w:numId w:val="5"/>
        </w:numPr>
        <w:spacing w:after="0" w:line="360" w:lineRule="auto"/>
        <w:ind w:left="426" w:hanging="426"/>
        <w:rPr>
          <w:rFonts w:ascii="Times New Roman" w:hAnsi="Times New Roman" w:cs="Times New Roman"/>
        </w:rPr>
      </w:pPr>
      <w:r w:rsidRPr="00E33E6E">
        <w:rPr>
          <w:rFonts w:ascii="Times New Roman" w:hAnsi="Times New Roman" w:cs="Times New Roman"/>
        </w:rPr>
        <w:t>Untuk</w:t>
      </w:r>
      <w:r w:rsidR="002C275F" w:rsidRPr="00E33E6E">
        <w:rPr>
          <w:rFonts w:ascii="Times New Roman" w:hAnsi="Times New Roman" w:cs="Times New Roman"/>
        </w:rPr>
        <w:t xml:space="preserve"> </w:t>
      </w:r>
      <w:r w:rsidRPr="00E33E6E">
        <w:rPr>
          <w:rFonts w:ascii="Times New Roman" w:hAnsi="Times New Roman" w:cs="Times New Roman"/>
        </w:rPr>
        <w:t xml:space="preserve">mengetahui bahwa </w:t>
      </w:r>
      <w:r w:rsidR="002F6C1D" w:rsidRPr="00E33E6E">
        <w:rPr>
          <w:rFonts w:ascii="Times New Roman" w:hAnsi="Times New Roman" w:cs="Times New Roman"/>
        </w:rPr>
        <w:t xml:space="preserve">sosial media memiliki pengaruh terhadap harga </w:t>
      </w:r>
      <w:r w:rsidR="008D72D5" w:rsidRPr="00E33E6E">
        <w:rPr>
          <w:rFonts w:ascii="Times New Roman" w:hAnsi="Times New Roman" w:cs="Times New Roman"/>
        </w:rPr>
        <w:t>Cryptocurrency</w:t>
      </w:r>
      <w:r w:rsidR="002F6C1D" w:rsidRPr="00E33E6E">
        <w:rPr>
          <w:rFonts w:ascii="Times New Roman" w:hAnsi="Times New Roman" w:cs="Times New Roman"/>
        </w:rPr>
        <w:t>.</w:t>
      </w:r>
    </w:p>
    <w:p w14:paraId="4099219D" w14:textId="08521672" w:rsidR="004831BD" w:rsidRPr="00E33E6E" w:rsidRDefault="004831BD" w:rsidP="00E33E6E">
      <w:pPr>
        <w:pStyle w:val="BodyText"/>
        <w:numPr>
          <w:ilvl w:val="0"/>
          <w:numId w:val="5"/>
        </w:numPr>
        <w:spacing w:after="0" w:line="360" w:lineRule="auto"/>
        <w:ind w:left="426" w:hanging="426"/>
        <w:rPr>
          <w:rFonts w:ascii="Times New Roman" w:hAnsi="Times New Roman" w:cs="Times New Roman"/>
        </w:rPr>
      </w:pPr>
      <w:r w:rsidRPr="00E33E6E">
        <w:rPr>
          <w:rFonts w:ascii="Times New Roman" w:hAnsi="Times New Roman" w:cs="Times New Roman"/>
        </w:rPr>
        <w:t>Untuk</w:t>
      </w:r>
      <w:r w:rsidR="002C275F" w:rsidRPr="00E33E6E">
        <w:rPr>
          <w:rFonts w:ascii="Times New Roman" w:hAnsi="Times New Roman" w:cs="Times New Roman"/>
        </w:rPr>
        <w:t xml:space="preserve"> </w:t>
      </w:r>
      <w:r w:rsidRPr="00E33E6E">
        <w:rPr>
          <w:rFonts w:ascii="Times New Roman" w:hAnsi="Times New Roman" w:cs="Times New Roman"/>
        </w:rPr>
        <w:t>me</w:t>
      </w:r>
      <w:r w:rsidR="002C275F" w:rsidRPr="00E33E6E">
        <w:rPr>
          <w:rFonts w:ascii="Times New Roman" w:hAnsi="Times New Roman" w:cs="Times New Roman"/>
        </w:rPr>
        <w:t xml:space="preserve">ngetahui bahwa 10 teratas Coinmarketcap memiliki pengaruh terhadap harga </w:t>
      </w:r>
      <w:r w:rsidR="008D72D5" w:rsidRPr="00E33E6E">
        <w:rPr>
          <w:rFonts w:ascii="Times New Roman" w:hAnsi="Times New Roman" w:cs="Times New Roman"/>
        </w:rPr>
        <w:t>Cryptocurrency</w:t>
      </w:r>
      <w:r w:rsidR="002C275F" w:rsidRPr="00E33E6E">
        <w:rPr>
          <w:rFonts w:ascii="Times New Roman" w:hAnsi="Times New Roman" w:cs="Times New Roman"/>
        </w:rPr>
        <w:t xml:space="preserve"> lainnya.</w:t>
      </w:r>
    </w:p>
    <w:p w14:paraId="55AEE4E5" w14:textId="6F2AF5EF" w:rsidR="004214CC" w:rsidRPr="00E33E6E" w:rsidRDefault="004214CC" w:rsidP="00E33E6E">
      <w:pPr>
        <w:pStyle w:val="BodyText"/>
        <w:numPr>
          <w:ilvl w:val="0"/>
          <w:numId w:val="5"/>
        </w:numPr>
        <w:spacing w:after="0" w:line="360" w:lineRule="auto"/>
        <w:ind w:left="426" w:hanging="426"/>
        <w:rPr>
          <w:rFonts w:ascii="Times New Roman" w:hAnsi="Times New Roman" w:cs="Times New Roman"/>
        </w:rPr>
      </w:pPr>
      <w:r w:rsidRPr="00E33E6E">
        <w:rPr>
          <w:rFonts w:ascii="Times New Roman" w:hAnsi="Times New Roman" w:cs="Times New Roman"/>
        </w:rPr>
        <w:t>Untuk mengetahui</w:t>
      </w:r>
      <w:r w:rsidR="002C275F" w:rsidRPr="00E33E6E">
        <w:rPr>
          <w:rFonts w:ascii="Times New Roman" w:hAnsi="Times New Roman" w:cs="Times New Roman"/>
        </w:rPr>
        <w:t xml:space="preserve"> akurasi dari hasil prediksi harga suatu </w:t>
      </w:r>
      <w:r w:rsidR="008D72D5" w:rsidRPr="00E33E6E">
        <w:rPr>
          <w:rFonts w:ascii="Times New Roman" w:hAnsi="Times New Roman" w:cs="Times New Roman"/>
        </w:rPr>
        <w:t>Cryptocurrency</w:t>
      </w:r>
      <w:r w:rsidR="002C275F" w:rsidRPr="00E33E6E">
        <w:rPr>
          <w:rFonts w:ascii="Times New Roman" w:hAnsi="Times New Roman" w:cs="Times New Roman"/>
        </w:rPr>
        <w:t xml:space="preserve"> dengan sentimen sosial media</w:t>
      </w:r>
      <w:r w:rsidRPr="00E33E6E">
        <w:rPr>
          <w:rFonts w:ascii="Times New Roman" w:hAnsi="Times New Roman" w:cs="Times New Roman"/>
        </w:rPr>
        <w:t>.</w:t>
      </w:r>
    </w:p>
    <w:p w14:paraId="11FA783A" w14:textId="77777777" w:rsidR="003A174E" w:rsidRPr="00E33E6E"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7" w:name="_Toc122850405"/>
      <w:bookmarkStart w:id="38" w:name="_Toc122850623"/>
      <w:bookmarkStart w:id="39" w:name="_Toc122850709"/>
      <w:bookmarkStart w:id="40" w:name="_Toc129564626"/>
      <w:bookmarkStart w:id="41" w:name="_Toc133983025"/>
      <w:bookmarkStart w:id="42" w:name="_Toc133985334"/>
      <w:bookmarkStart w:id="43" w:name="_Toc133985368"/>
      <w:bookmarkEnd w:id="37"/>
      <w:bookmarkEnd w:id="38"/>
      <w:bookmarkEnd w:id="39"/>
      <w:bookmarkEnd w:id="40"/>
      <w:bookmarkEnd w:id="41"/>
      <w:bookmarkEnd w:id="42"/>
      <w:bookmarkEnd w:id="43"/>
    </w:p>
    <w:p w14:paraId="3283100E"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4" w:name="_Toc122850406"/>
      <w:bookmarkStart w:id="45" w:name="_Toc122850624"/>
      <w:bookmarkStart w:id="46" w:name="_Toc122850710"/>
      <w:bookmarkStart w:id="47" w:name="_Toc129564627"/>
      <w:bookmarkStart w:id="48" w:name="_Toc133983026"/>
      <w:bookmarkStart w:id="49" w:name="_Toc133985335"/>
      <w:bookmarkStart w:id="50" w:name="_Toc133985369"/>
      <w:bookmarkEnd w:id="44"/>
      <w:bookmarkEnd w:id="45"/>
      <w:bookmarkEnd w:id="46"/>
      <w:bookmarkEnd w:id="47"/>
      <w:bookmarkEnd w:id="48"/>
      <w:bookmarkEnd w:id="49"/>
      <w:bookmarkEnd w:id="50"/>
    </w:p>
    <w:p w14:paraId="7F9B99CC"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1" w:name="_Toc122850407"/>
      <w:bookmarkStart w:id="52" w:name="_Toc122850625"/>
      <w:bookmarkStart w:id="53" w:name="_Toc122850711"/>
      <w:bookmarkStart w:id="54" w:name="_Toc129564628"/>
      <w:bookmarkStart w:id="55" w:name="_Toc133983027"/>
      <w:bookmarkStart w:id="56" w:name="_Toc133985336"/>
      <w:bookmarkStart w:id="57" w:name="_Toc133985370"/>
      <w:bookmarkEnd w:id="51"/>
      <w:bookmarkEnd w:id="52"/>
      <w:bookmarkEnd w:id="53"/>
      <w:bookmarkEnd w:id="54"/>
      <w:bookmarkEnd w:id="55"/>
      <w:bookmarkEnd w:id="56"/>
      <w:bookmarkEnd w:id="57"/>
    </w:p>
    <w:p w14:paraId="29266055"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8" w:name="_Toc122850408"/>
      <w:bookmarkStart w:id="59" w:name="_Toc122850626"/>
      <w:bookmarkStart w:id="60" w:name="_Toc122850712"/>
      <w:bookmarkStart w:id="61" w:name="_Toc129564629"/>
      <w:bookmarkStart w:id="62" w:name="_Toc133983028"/>
      <w:bookmarkStart w:id="63" w:name="_Toc133985337"/>
      <w:bookmarkStart w:id="64" w:name="_Toc133985371"/>
      <w:bookmarkEnd w:id="58"/>
      <w:bookmarkEnd w:id="59"/>
      <w:bookmarkEnd w:id="60"/>
      <w:bookmarkEnd w:id="61"/>
      <w:bookmarkEnd w:id="62"/>
      <w:bookmarkEnd w:id="63"/>
      <w:bookmarkEnd w:id="64"/>
    </w:p>
    <w:p w14:paraId="00A885D3"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65" w:name="_Toc122850409"/>
      <w:bookmarkStart w:id="66" w:name="_Toc122850627"/>
      <w:bookmarkStart w:id="67" w:name="_Toc122850713"/>
      <w:bookmarkStart w:id="68" w:name="_Toc129564630"/>
      <w:bookmarkStart w:id="69" w:name="_Toc133983029"/>
      <w:bookmarkStart w:id="70" w:name="_Toc133985338"/>
      <w:bookmarkStart w:id="71" w:name="_Toc133985372"/>
      <w:bookmarkEnd w:id="65"/>
      <w:bookmarkEnd w:id="66"/>
      <w:bookmarkEnd w:id="67"/>
      <w:bookmarkEnd w:id="68"/>
      <w:bookmarkEnd w:id="69"/>
      <w:bookmarkEnd w:id="70"/>
      <w:bookmarkEnd w:id="71"/>
    </w:p>
    <w:p w14:paraId="1C1442E3" w14:textId="404A6243" w:rsidR="00E31EC5" w:rsidRPr="00E33E6E"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72" w:name="_Toc133985373"/>
      <w:r w:rsidRPr="00E33E6E">
        <w:rPr>
          <w:rFonts w:ascii="Times New Roman" w:hAnsi="Times New Roman" w:cs="Times New Roman"/>
        </w:rPr>
        <w:t>Manfaat Perancangan</w:t>
      </w:r>
      <w:bookmarkEnd w:id="72"/>
    </w:p>
    <w:p w14:paraId="13558496" w14:textId="64A73B49" w:rsidR="009E0210" w:rsidRPr="00E33E6E" w:rsidRDefault="00F55EC0" w:rsidP="00E33E6E">
      <w:pPr>
        <w:pStyle w:val="BodyText"/>
        <w:spacing w:line="360" w:lineRule="auto"/>
        <w:rPr>
          <w:rFonts w:ascii="Times New Roman" w:hAnsi="Times New Roman" w:cs="Times New Roman"/>
        </w:rPr>
      </w:pPr>
      <w:r w:rsidRPr="00E33E6E">
        <w:rPr>
          <w:rFonts w:ascii="Times New Roman" w:hAnsi="Times New Roman" w:cs="Times New Roman"/>
        </w:rPr>
        <w:t>Berdasarkan latar belakang yang tel</w:t>
      </w:r>
      <w:r w:rsidR="009E0210" w:rsidRPr="00E33E6E">
        <w:rPr>
          <w:rFonts w:ascii="Times New Roman" w:hAnsi="Times New Roman" w:cs="Times New Roman"/>
        </w:rPr>
        <w:t>ah diuraikan di atas, diperoleh manfaat perancangan yang ingin dicapai</w:t>
      </w:r>
      <w:r w:rsidRPr="00E33E6E">
        <w:rPr>
          <w:rFonts w:ascii="Times New Roman" w:hAnsi="Times New Roman" w:cs="Times New Roman"/>
        </w:rPr>
        <w:t xml:space="preserve"> adalah</w:t>
      </w:r>
      <w:r w:rsidR="009E0210" w:rsidRPr="00E33E6E">
        <w:rPr>
          <w:rFonts w:ascii="Times New Roman" w:hAnsi="Times New Roman" w:cs="Times New Roman"/>
        </w:rPr>
        <w:t xml:space="preserve">: </w:t>
      </w:r>
    </w:p>
    <w:p w14:paraId="2C07E67A" w14:textId="0FD89322" w:rsidR="002733E7" w:rsidRPr="00E33E6E" w:rsidRDefault="002733E7" w:rsidP="00E33E6E">
      <w:pPr>
        <w:pStyle w:val="BodyText"/>
        <w:numPr>
          <w:ilvl w:val="0"/>
          <w:numId w:val="6"/>
        </w:numPr>
        <w:spacing w:after="0" w:line="360" w:lineRule="auto"/>
        <w:ind w:left="426" w:hanging="426"/>
        <w:rPr>
          <w:rFonts w:ascii="Times New Roman" w:hAnsi="Times New Roman" w:cs="Times New Roman"/>
        </w:rPr>
      </w:pPr>
      <w:r w:rsidRPr="00E33E6E">
        <w:rPr>
          <w:rFonts w:ascii="Times New Roman" w:hAnsi="Times New Roman" w:cs="Times New Roman"/>
        </w:rPr>
        <w:t>Manfaat Teoritis</w:t>
      </w:r>
    </w:p>
    <w:p w14:paraId="51B7F2A6" w14:textId="04E40E4C" w:rsidR="008705DC" w:rsidRPr="00E33E6E" w:rsidRDefault="008705DC" w:rsidP="00E33E6E">
      <w:pPr>
        <w:pStyle w:val="BodyText"/>
        <w:spacing w:after="0" w:line="360" w:lineRule="auto"/>
        <w:ind w:left="426" w:firstLine="0"/>
        <w:rPr>
          <w:rFonts w:ascii="Times New Roman" w:hAnsi="Times New Roman" w:cs="Times New Roman"/>
        </w:rPr>
      </w:pPr>
      <w:r w:rsidRPr="00E33E6E">
        <w:rPr>
          <w:rFonts w:ascii="Times New Roman" w:hAnsi="Times New Roman" w:cs="Times New Roman"/>
        </w:rPr>
        <w:t xml:space="preserve">Sebagai sarana untuk menambah ilmu pengetahuan di bidang machine learning, </w:t>
      </w:r>
      <w:r w:rsidR="008D72D5" w:rsidRPr="00E33E6E">
        <w:rPr>
          <w:rFonts w:ascii="Times New Roman" w:hAnsi="Times New Roman" w:cs="Times New Roman"/>
        </w:rPr>
        <w:t>Cryptocurrency</w:t>
      </w:r>
      <w:r w:rsidRPr="00E33E6E">
        <w:rPr>
          <w:rFonts w:ascii="Times New Roman" w:hAnsi="Times New Roman" w:cs="Times New Roman"/>
        </w:rPr>
        <w:t xml:space="preserve">, dan </w:t>
      </w:r>
      <w:r w:rsidR="00D736ED" w:rsidRPr="00E33E6E">
        <w:rPr>
          <w:rFonts w:ascii="Times New Roman" w:hAnsi="Times New Roman" w:cs="Times New Roman"/>
        </w:rPr>
        <w:t>sentimen sosial media</w:t>
      </w:r>
      <w:r w:rsidRPr="00E33E6E">
        <w:rPr>
          <w:rFonts w:ascii="Times New Roman" w:hAnsi="Times New Roman" w:cs="Times New Roman"/>
        </w:rPr>
        <w:t>.</w:t>
      </w:r>
    </w:p>
    <w:p w14:paraId="233C3A9D" w14:textId="5E1A0197" w:rsidR="008705DC" w:rsidRPr="00E33E6E" w:rsidRDefault="008705DC" w:rsidP="00E33E6E">
      <w:pPr>
        <w:pStyle w:val="BodyText"/>
        <w:numPr>
          <w:ilvl w:val="0"/>
          <w:numId w:val="6"/>
        </w:numPr>
        <w:spacing w:after="0" w:line="360" w:lineRule="auto"/>
        <w:ind w:left="426" w:hanging="426"/>
        <w:rPr>
          <w:rFonts w:ascii="Times New Roman" w:hAnsi="Times New Roman" w:cs="Times New Roman"/>
        </w:rPr>
      </w:pPr>
      <w:r w:rsidRPr="00E33E6E">
        <w:rPr>
          <w:rFonts w:ascii="Times New Roman" w:hAnsi="Times New Roman" w:cs="Times New Roman"/>
        </w:rPr>
        <w:t>Manfaat Praktis</w:t>
      </w:r>
    </w:p>
    <w:p w14:paraId="4544F4F4" w14:textId="7D4C40E1" w:rsidR="008705DC" w:rsidRPr="00E33E6E" w:rsidRDefault="008705DC" w:rsidP="00E33E6E">
      <w:pPr>
        <w:pStyle w:val="BodyText"/>
        <w:spacing w:after="0" w:line="360" w:lineRule="auto"/>
        <w:ind w:left="426" w:firstLine="0"/>
        <w:rPr>
          <w:rFonts w:ascii="Times New Roman" w:hAnsi="Times New Roman" w:cs="Times New Roman"/>
        </w:rPr>
      </w:pPr>
      <w:r w:rsidRPr="00E33E6E">
        <w:rPr>
          <w:rFonts w:ascii="Times New Roman" w:hAnsi="Times New Roman" w:cs="Times New Roman"/>
        </w:rPr>
        <w:t xml:space="preserve">Hasil penelitian diharapkan dapat memberikan wawasan lebih lanjut mengenai supply and demand yang terjadi pada transaksi </w:t>
      </w:r>
      <w:r w:rsidR="008D72D5" w:rsidRPr="00E33E6E">
        <w:rPr>
          <w:rFonts w:ascii="Times New Roman" w:hAnsi="Times New Roman" w:cs="Times New Roman"/>
        </w:rPr>
        <w:t>Cryptocurrency</w:t>
      </w:r>
      <w:r w:rsidRPr="00E33E6E">
        <w:rPr>
          <w:rFonts w:ascii="Times New Roman" w:hAnsi="Times New Roman" w:cs="Times New Roman"/>
        </w:rPr>
        <w:t xml:space="preserve">. Sehingga, dapat menjadikan hasil penelitian ini sebagai bahan pertimbangan dalam pengambilan keputusan saat melakukan perdagangan </w:t>
      </w:r>
      <w:r w:rsidR="008D72D5" w:rsidRPr="00E33E6E">
        <w:rPr>
          <w:rFonts w:ascii="Times New Roman" w:hAnsi="Times New Roman" w:cs="Times New Roman"/>
        </w:rPr>
        <w:t>Cryptocurrency</w:t>
      </w:r>
      <w:r w:rsidRPr="00E33E6E">
        <w:rPr>
          <w:rFonts w:ascii="Times New Roman" w:hAnsi="Times New Roman" w:cs="Times New Roman"/>
        </w:rPr>
        <w:t>.</w:t>
      </w:r>
    </w:p>
    <w:p w14:paraId="3654F204" w14:textId="3980213D" w:rsidR="00790067" w:rsidRPr="00E33E6E" w:rsidRDefault="00790067" w:rsidP="008705DC">
      <w:pPr>
        <w:pStyle w:val="BodyText"/>
        <w:spacing w:line="360" w:lineRule="auto"/>
        <w:rPr>
          <w:rFonts w:ascii="Times New Roman" w:hAnsi="Times New Roman" w:cs="Times New Roman"/>
        </w:rPr>
      </w:pPr>
      <w:r w:rsidRPr="00E33E6E">
        <w:rPr>
          <w:rFonts w:ascii="Times New Roman" w:hAnsi="Times New Roman" w:cs="Times New Roman"/>
        </w:rPr>
        <w:br w:type="page"/>
      </w:r>
    </w:p>
    <w:p w14:paraId="6ED98132" w14:textId="7B426F42" w:rsidR="005937F7" w:rsidRPr="00E33E6E" w:rsidRDefault="005937F7" w:rsidP="005937F7">
      <w:pPr>
        <w:pStyle w:val="Heading1"/>
        <w:rPr>
          <w:rFonts w:ascii="Times New Roman" w:hAnsi="Times New Roman" w:cs="Times New Roman"/>
        </w:rPr>
      </w:pPr>
      <w:bookmarkStart w:id="73" w:name="_Toc133985374"/>
      <w:bookmarkStart w:id="74" w:name="_Toc56373199"/>
      <w:r w:rsidRPr="00E33E6E">
        <w:rPr>
          <w:rFonts w:ascii="Times New Roman" w:hAnsi="Times New Roman" w:cs="Times New Roman"/>
        </w:rPr>
        <w:lastRenderedPageBreak/>
        <w:t>BAB II. TINAJAUAN PUSTAKA</w:t>
      </w:r>
      <w:bookmarkEnd w:id="73"/>
    </w:p>
    <w:p w14:paraId="4DE3FE54" w14:textId="557549DF" w:rsidR="005937F7" w:rsidRPr="00E33E6E" w:rsidRDefault="00231F27" w:rsidP="005937F7">
      <w:pPr>
        <w:pStyle w:val="Heading2"/>
        <w:numPr>
          <w:ilvl w:val="1"/>
          <w:numId w:val="2"/>
        </w:numPr>
        <w:spacing w:line="600" w:lineRule="auto"/>
        <w:ind w:left="567" w:hanging="567"/>
        <w:rPr>
          <w:rFonts w:ascii="Times New Roman" w:hAnsi="Times New Roman" w:cs="Times New Roman"/>
        </w:rPr>
      </w:pPr>
      <w:bookmarkStart w:id="75" w:name="_Toc133985375"/>
      <w:r w:rsidRPr="00E33E6E">
        <w:rPr>
          <w:rFonts w:ascii="Times New Roman" w:hAnsi="Times New Roman" w:cs="Times New Roman"/>
        </w:rPr>
        <w:t>Tinjauan Pustaka</w:t>
      </w:r>
      <w:bookmarkEnd w:id="75"/>
    </w:p>
    <w:p w14:paraId="47203981" w14:textId="77777777" w:rsidR="008D48AF" w:rsidRPr="00E33E6E" w:rsidRDefault="00C2476F" w:rsidP="00E33E6E">
      <w:pPr>
        <w:pStyle w:val="BodyText"/>
        <w:spacing w:line="360" w:lineRule="auto"/>
        <w:rPr>
          <w:rFonts w:ascii="Times New Roman" w:hAnsi="Times New Roman" w:cs="Times New Roman"/>
        </w:rPr>
      </w:pPr>
      <w:proofErr w:type="spellStart"/>
      <w:r w:rsidRPr="00E33E6E">
        <w:rPr>
          <w:rFonts w:ascii="Times New Roman" w:hAnsi="Times New Roman" w:cs="Times New Roman"/>
        </w:rPr>
        <w:t>Chilamkurti</w:t>
      </w:r>
      <w:proofErr w:type="spellEnd"/>
      <w:r w:rsidRPr="00E33E6E">
        <w:rPr>
          <w:rFonts w:ascii="Times New Roman" w:hAnsi="Times New Roman" w:cs="Times New Roman"/>
        </w:rPr>
        <w:t>, dkk dari La Trobe University (2020) melakukan penelitian untuk memprediksi harga Bitcoin menggunakan ARIMA Model. Penelitian ini menggunakan data historis dari harga sebelumnya untuk memprediksi harga Bitcoin di masa depan dan bertujuan membantu mengurangi risiko investasi pada Bitcoin. Dalam penelitiannya, dijelaskan bahwa Bitcoin mampu menciptakan sistem transaksi yang lebih cepat dengan mengeliminasi otoritas pusat atau yang saat ini dikenal dengan sistem terdesentralisasi. Sistem ini juga menyebabkan biaya transaksi menjadi semakin murah karena semua sumber daya dilakukan secara langsung tanpa perlu melibatkan pihak ketiga. Kondisi ini juga membuat likuiditas pada supply dan demand Bitcoin menjadi tinggi.</w:t>
      </w:r>
    </w:p>
    <w:p w14:paraId="77754CFE" w14:textId="77777777" w:rsidR="008D48AF" w:rsidRPr="00E33E6E" w:rsidRDefault="00C2476F" w:rsidP="00E33E6E">
      <w:pPr>
        <w:pStyle w:val="BodyText"/>
        <w:spacing w:line="360" w:lineRule="auto"/>
        <w:rPr>
          <w:rFonts w:ascii="Times New Roman" w:hAnsi="Times New Roman" w:cs="Times New Roman"/>
        </w:rPr>
      </w:pPr>
      <w:proofErr w:type="spellStart"/>
      <w:r w:rsidRPr="00E33E6E">
        <w:rPr>
          <w:rFonts w:ascii="Times New Roman" w:hAnsi="Times New Roman" w:cs="Times New Roman"/>
        </w:rPr>
        <w:t>Debasmita</w:t>
      </w:r>
      <w:proofErr w:type="spellEnd"/>
      <w:r w:rsidRPr="00E33E6E">
        <w:rPr>
          <w:rFonts w:ascii="Times New Roman" w:hAnsi="Times New Roman" w:cs="Times New Roman"/>
        </w:rPr>
        <w:t xml:space="preserve">, dkk (2023) melakukan penelitian yang kemudian diterbitkan oleh Elsevier Inc. dalam Decision </w:t>
      </w:r>
      <w:proofErr w:type="spellStart"/>
      <w:r w:rsidRPr="00E33E6E">
        <w:rPr>
          <w:rFonts w:ascii="Times New Roman" w:hAnsi="Times New Roman" w:cs="Times New Roman"/>
        </w:rPr>
        <w:t>Analitycs</w:t>
      </w:r>
      <w:proofErr w:type="spellEnd"/>
      <w:r w:rsidRPr="00E33E6E">
        <w:rPr>
          <w:rFonts w:ascii="Times New Roman" w:hAnsi="Times New Roman" w:cs="Times New Roman"/>
        </w:rPr>
        <w:t xml:space="preserve"> Journal 6. Penelitian ini menggunakan </w:t>
      </w:r>
      <w:proofErr w:type="spellStart"/>
      <w:r w:rsidRPr="00E33E6E">
        <w:rPr>
          <w:rFonts w:ascii="Times New Roman" w:hAnsi="Times New Roman" w:cs="Times New Roman"/>
        </w:rPr>
        <w:t>klaster</w:t>
      </w:r>
      <w:proofErr w:type="spellEnd"/>
      <w:r w:rsidRPr="00E33E6E">
        <w:rPr>
          <w:rFonts w:ascii="Times New Roman" w:hAnsi="Times New Roman" w:cs="Times New Roman"/>
        </w:rPr>
        <w:t xml:space="preserve"> untuk menganalisis nilai ekstrim dari Bitcoin. Dalam literatur penelitiannya, disebutkan bahwa Bitcoin memiliki nilai volatilitas yang tinggi, namun pada saat yang sama sangat responsif dalam memperbarui informasi harga. Hal ini seringkali menyebabkan terjadinya "overreaction hypothesis", yang merupakan salah satu anomali pasar saham yang banyak dipelajari dalam studi De </w:t>
      </w:r>
      <w:proofErr w:type="spellStart"/>
      <w:r w:rsidRPr="00E33E6E">
        <w:rPr>
          <w:rFonts w:ascii="Times New Roman" w:hAnsi="Times New Roman" w:cs="Times New Roman"/>
        </w:rPr>
        <w:t>Bondt</w:t>
      </w:r>
      <w:proofErr w:type="spellEnd"/>
      <w:r w:rsidRPr="00E33E6E">
        <w:rPr>
          <w:rFonts w:ascii="Times New Roman" w:hAnsi="Times New Roman" w:cs="Times New Roman"/>
        </w:rPr>
        <w:t xml:space="preserve"> dan Thaler. Studi tersebut menunjukkan bahwa perubahan harga pada hari berikutnya cenderung lebih besar daripada setelah hari yang normal.</w:t>
      </w:r>
    </w:p>
    <w:p w14:paraId="4F17F879" w14:textId="77777777" w:rsidR="008D48AF" w:rsidRPr="00E33E6E" w:rsidRDefault="00C2476F" w:rsidP="00E33E6E">
      <w:pPr>
        <w:pStyle w:val="BodyText"/>
        <w:spacing w:line="360" w:lineRule="auto"/>
        <w:rPr>
          <w:rFonts w:ascii="Times New Roman" w:hAnsi="Times New Roman" w:cs="Times New Roman"/>
        </w:rPr>
      </w:pPr>
      <w:r w:rsidRPr="00E33E6E">
        <w:rPr>
          <w:rFonts w:ascii="Times New Roman" w:hAnsi="Times New Roman" w:cs="Times New Roman"/>
        </w:rPr>
        <w:t xml:space="preserve">Dalam sebuah penelitian yang dipublikasikan di Journal of Soft Computing Paradigm (JSCP) pada tahun 2021, Andri H. membahas penggunaan regresi logistik dengan model machine learning LSTM untuk memprediksi harga Bitcoin. Pada pendahuluan penelitiannya, Andri H. mengemukakan bahwa Bitcoin sebagai salah satu mata uang digital memiliki identitas, struktur, dan fungsi yang konsisten sehingga memiliki masa depan yang cerah. Bitcoin juga diakui memiliki keunggulan dalam mengurangi keterlibatan pihak ketiga seperti bank, kartu kredit, dan fungsi pemerintahan dalam transaksi, yang pada akhirnya dapat mengurangi waktu dan biaya transaksi. </w:t>
      </w:r>
    </w:p>
    <w:p w14:paraId="383D1CB6" w14:textId="77777777" w:rsidR="008D48AF" w:rsidRPr="00E33E6E" w:rsidRDefault="00C2476F" w:rsidP="00E33E6E">
      <w:pPr>
        <w:pStyle w:val="BodyText"/>
        <w:spacing w:line="360" w:lineRule="auto"/>
        <w:rPr>
          <w:rFonts w:ascii="Times New Roman" w:hAnsi="Times New Roman" w:cs="Times New Roman"/>
        </w:rPr>
      </w:pPr>
      <w:r w:rsidRPr="00E33E6E">
        <w:rPr>
          <w:rFonts w:ascii="Times New Roman" w:hAnsi="Times New Roman" w:cs="Times New Roman"/>
        </w:rPr>
        <w:t xml:space="preserve">Berdasarkan penelitian sejenis mengenai prediksi, perbandingan, dan pembelajaran dalam memahami Bitcoin sebagai mata uang digital, Bitcoin cenderung memiliki pola dalam transaksi dan data historisnya. Hal ini sering dimanfaatkan untuk mengurangi risiko investasi pada Bitcoin. Umumnya, prediksi harga Bitcoin menggunakan data historis harga </w:t>
      </w:r>
      <w:r w:rsidRPr="00E33E6E">
        <w:rPr>
          <w:rFonts w:ascii="Times New Roman" w:hAnsi="Times New Roman" w:cs="Times New Roman"/>
        </w:rPr>
        <w:lastRenderedPageBreak/>
        <w:t>penutupan berdasarkan waktu, sehingga pola yang dimiliki cenderung bergantung pada kondisi pasar yang stabil. Namun, beberapa penelitian menunjukkan nilai galat yang besar saat memprediksi harga pada kondisi pasar dengan transaksi yang tidak wajar, yang kemudian disebut sebagai "transaksi paus".</w:t>
      </w:r>
    </w:p>
    <w:p w14:paraId="0166AD25" w14:textId="6566EA73" w:rsidR="005937F7" w:rsidRPr="00E33E6E" w:rsidRDefault="00C2476F" w:rsidP="00E33E6E">
      <w:pPr>
        <w:pStyle w:val="BodyText"/>
        <w:spacing w:line="360" w:lineRule="auto"/>
        <w:rPr>
          <w:rFonts w:ascii="Times New Roman" w:hAnsi="Times New Roman" w:cs="Times New Roman"/>
        </w:rPr>
      </w:pPr>
      <w:r w:rsidRPr="00E33E6E">
        <w:rPr>
          <w:rFonts w:ascii="Times New Roman" w:hAnsi="Times New Roman" w:cs="Times New Roman"/>
        </w:rPr>
        <w:t>Hasil penelitian Chen J. (2023) membahas mengenai Analisis Prediksi Harga Bitcoin Menggunakan Machine Learning, yang menunjukkan hasil yang cukup stabil ketika tren harga Bitcoin juga stabil. Namun, ketika harga Bitcoin mengalami transaksi yang tidak wajar (disebut sebagai transaksi paus), galat antara prediksi dan harga sebenarnya cenderung besar.</w:t>
      </w:r>
    </w:p>
    <w:p w14:paraId="5B0D288D" w14:textId="265E735B" w:rsidR="005937F7" w:rsidRPr="00E33E6E" w:rsidRDefault="005937F7" w:rsidP="00A04B12">
      <w:pPr>
        <w:pStyle w:val="BodyText"/>
        <w:spacing w:line="360" w:lineRule="auto"/>
        <w:ind w:left="360" w:firstLine="0"/>
        <w:jc w:val="center"/>
        <w:rPr>
          <w:rFonts w:ascii="Times New Roman" w:hAnsi="Times New Roman" w:cs="Times New Roman"/>
        </w:rPr>
      </w:pPr>
      <w:r w:rsidRPr="00E33E6E">
        <w:rPr>
          <w:rFonts w:ascii="Times New Roman" w:hAnsi="Times New Roman" w:cs="Times New Roman"/>
          <w:noProof/>
        </w:rPr>
        <w:drawing>
          <wp:anchor distT="0" distB="0" distL="114300" distR="114300" simplePos="0" relativeHeight="251658240" behindDoc="0" locked="0" layoutInCell="1" allowOverlap="1" wp14:anchorId="0E29B295" wp14:editId="52175A79">
            <wp:simplePos x="0" y="0"/>
            <wp:positionH relativeFrom="column">
              <wp:posOffset>379095</wp:posOffset>
            </wp:positionH>
            <wp:positionV relativeFrom="paragraph">
              <wp:posOffset>16510</wp:posOffset>
            </wp:positionV>
            <wp:extent cx="4519930" cy="3582661"/>
            <wp:effectExtent l="19050" t="19050" r="13970" b="18415"/>
            <wp:wrapSquare wrapText="bothSides"/>
            <wp:docPr id="2" name="Picture 2" descr="Jrfm 16 00051 g008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rfm 16 00051 g008 5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9930" cy="3582661"/>
                    </a:xfrm>
                    <a:prstGeom prst="rect">
                      <a:avLst/>
                    </a:prstGeom>
                    <a:noFill/>
                    <a:ln>
                      <a:solidFill>
                        <a:schemeClr val="tx1"/>
                      </a:solidFill>
                    </a:ln>
                  </pic:spPr>
                </pic:pic>
              </a:graphicData>
            </a:graphic>
          </wp:anchor>
        </w:drawing>
      </w:r>
    </w:p>
    <w:p w14:paraId="07C44237" w14:textId="658A0A76" w:rsidR="00963720" w:rsidRPr="00E33E6E" w:rsidRDefault="005937F7" w:rsidP="00A04B12">
      <w:pPr>
        <w:pStyle w:val="BodyText"/>
        <w:spacing w:before="240" w:line="360" w:lineRule="auto"/>
        <w:ind w:firstLine="360"/>
        <w:jc w:val="center"/>
        <w:rPr>
          <w:rFonts w:ascii="Times New Roman" w:hAnsi="Times New Roman" w:cs="Times New Roman"/>
        </w:rPr>
      </w:pPr>
      <w:r w:rsidRPr="00E33E6E">
        <w:rPr>
          <w:rFonts w:ascii="Times New Roman" w:hAnsi="Times New Roman" w:cs="Times New Roman"/>
        </w:rPr>
        <w:t xml:space="preserve">Gambar </w:t>
      </w:r>
      <w:r w:rsidR="00826C0B" w:rsidRPr="00E33E6E">
        <w:rPr>
          <w:rFonts w:ascii="Times New Roman" w:hAnsi="Times New Roman" w:cs="Times New Roman"/>
        </w:rPr>
        <w:t>2.1</w:t>
      </w:r>
      <w:r w:rsidRPr="00E33E6E">
        <w:rPr>
          <w:rFonts w:ascii="Times New Roman" w:hAnsi="Times New Roman" w:cs="Times New Roman"/>
        </w:rPr>
        <w:t xml:space="preserve">. </w:t>
      </w:r>
      <w:r w:rsidR="00826C0B" w:rsidRPr="00E33E6E">
        <w:rPr>
          <w:rFonts w:ascii="Times New Roman" w:hAnsi="Times New Roman" w:cs="Times New Roman"/>
        </w:rPr>
        <w:t>Grafik perbandingan hasil prediksi Bitcoin terhadap harga sebenarnya menggunakan Random Forest (Chen, 2023)</w:t>
      </w:r>
    </w:p>
    <w:p w14:paraId="10574914" w14:textId="5593D92B" w:rsidR="00231F27" w:rsidRPr="00E33E6E" w:rsidRDefault="00231F27" w:rsidP="00231F27">
      <w:pPr>
        <w:pStyle w:val="Heading2"/>
        <w:numPr>
          <w:ilvl w:val="1"/>
          <w:numId w:val="2"/>
        </w:numPr>
        <w:spacing w:line="600" w:lineRule="auto"/>
        <w:ind w:left="567" w:hanging="567"/>
        <w:rPr>
          <w:rFonts w:ascii="Times New Roman" w:hAnsi="Times New Roman" w:cs="Times New Roman"/>
        </w:rPr>
      </w:pPr>
      <w:bookmarkStart w:id="76" w:name="_Toc133985376"/>
      <w:r w:rsidRPr="00E33E6E">
        <w:rPr>
          <w:rFonts w:ascii="Times New Roman" w:hAnsi="Times New Roman" w:cs="Times New Roman"/>
        </w:rPr>
        <w:t>Landasan Teori</w:t>
      </w:r>
      <w:bookmarkEnd w:id="76"/>
    </w:p>
    <w:p w14:paraId="7DDFB422" w14:textId="77777777" w:rsidR="00963720" w:rsidRPr="00E33E6E"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686889C8" w14:textId="77777777" w:rsidR="00963720" w:rsidRPr="00E33E6E"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375FA347" w14:textId="77777777" w:rsidR="00963720" w:rsidRPr="00E33E6E"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20C666BE" w14:textId="77777777" w:rsidR="00963720" w:rsidRPr="00E33E6E"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4E747B83" w14:textId="341A65AF" w:rsidR="00B54173" w:rsidRPr="00E33E6E" w:rsidRDefault="00B54173"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t>Data Mining</w:t>
      </w:r>
    </w:p>
    <w:p w14:paraId="73BBCCA7" w14:textId="416430BB" w:rsidR="00963720" w:rsidRPr="00E33E6E" w:rsidRDefault="00963720" w:rsidP="00E33E6E">
      <w:pPr>
        <w:pStyle w:val="BodyText"/>
        <w:spacing w:line="360" w:lineRule="auto"/>
        <w:rPr>
          <w:rFonts w:ascii="Times New Roman" w:hAnsi="Times New Roman" w:cs="Times New Roman"/>
        </w:rPr>
      </w:pPr>
      <w:r w:rsidRPr="00E33E6E">
        <w:rPr>
          <w:rFonts w:ascii="Times New Roman" w:hAnsi="Times New Roman" w:cs="Times New Roman"/>
        </w:rPr>
        <w:t>Data Mining adalah…</w:t>
      </w:r>
    </w:p>
    <w:p w14:paraId="08A4E948" w14:textId="63E56191" w:rsidR="00B54173" w:rsidRPr="00E33E6E" w:rsidRDefault="00B54173"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t>Bitcoin</w:t>
      </w:r>
    </w:p>
    <w:p w14:paraId="71DCD136" w14:textId="68068BAF" w:rsidR="00963720" w:rsidRPr="00E33E6E" w:rsidRDefault="00963720" w:rsidP="00E33E6E">
      <w:pPr>
        <w:ind w:firstLine="556"/>
        <w:rPr>
          <w:rFonts w:ascii="Times New Roman" w:hAnsi="Times New Roman" w:cs="Times New Roman"/>
        </w:rPr>
      </w:pPr>
      <w:r w:rsidRPr="00E33E6E">
        <w:rPr>
          <w:rFonts w:ascii="Times New Roman" w:hAnsi="Times New Roman" w:cs="Times New Roman"/>
        </w:rPr>
        <w:t xml:space="preserve">Bitcoin </w:t>
      </w:r>
      <w:r w:rsidR="008D48AF" w:rsidRPr="00E33E6E">
        <w:rPr>
          <w:rFonts w:ascii="Times New Roman" w:hAnsi="Times New Roman" w:cs="Times New Roman"/>
        </w:rPr>
        <w:t>adalah</w:t>
      </w:r>
    </w:p>
    <w:p w14:paraId="1B8ACBB1" w14:textId="77777777" w:rsidR="00E33E6E" w:rsidRPr="00E33E6E" w:rsidRDefault="00E33E6E"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lastRenderedPageBreak/>
        <w:t>Data Mining</w:t>
      </w:r>
    </w:p>
    <w:p w14:paraId="36B4F4CE" w14:textId="77777777" w:rsidR="00E33E6E" w:rsidRPr="00E33E6E" w:rsidRDefault="00E33E6E" w:rsidP="00E33E6E">
      <w:pPr>
        <w:pStyle w:val="BodyText"/>
        <w:spacing w:line="360" w:lineRule="auto"/>
        <w:rPr>
          <w:rFonts w:ascii="Times New Roman" w:hAnsi="Times New Roman" w:cs="Times New Roman"/>
        </w:rPr>
      </w:pPr>
      <w:r w:rsidRPr="00E33E6E">
        <w:rPr>
          <w:rFonts w:ascii="Times New Roman" w:hAnsi="Times New Roman" w:cs="Times New Roman"/>
        </w:rPr>
        <w:t>Data Mining adalah…</w:t>
      </w:r>
    </w:p>
    <w:p w14:paraId="59A54BEB" w14:textId="77777777" w:rsidR="00E33E6E" w:rsidRPr="00E33E6E" w:rsidRDefault="00E33E6E"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t>Data Mining</w:t>
      </w:r>
    </w:p>
    <w:p w14:paraId="355E5B27" w14:textId="77777777" w:rsidR="00E33E6E" w:rsidRPr="00E33E6E" w:rsidRDefault="00E33E6E" w:rsidP="00E33E6E">
      <w:pPr>
        <w:pStyle w:val="BodyText"/>
        <w:spacing w:line="360" w:lineRule="auto"/>
        <w:rPr>
          <w:rFonts w:ascii="Times New Roman" w:hAnsi="Times New Roman" w:cs="Times New Roman"/>
        </w:rPr>
      </w:pPr>
      <w:r w:rsidRPr="00E33E6E">
        <w:rPr>
          <w:rFonts w:ascii="Times New Roman" w:hAnsi="Times New Roman" w:cs="Times New Roman"/>
        </w:rPr>
        <w:t>Data Mining adalah…</w:t>
      </w:r>
    </w:p>
    <w:p w14:paraId="5B9679C2" w14:textId="77777777" w:rsidR="00B54173" w:rsidRPr="00E33E6E" w:rsidRDefault="00B54173" w:rsidP="00231F27">
      <w:pPr>
        <w:pStyle w:val="BodyText"/>
        <w:spacing w:line="360" w:lineRule="auto"/>
        <w:rPr>
          <w:rFonts w:ascii="Times New Roman" w:hAnsi="Times New Roman" w:cs="Times New Roman"/>
        </w:rPr>
      </w:pPr>
    </w:p>
    <w:p w14:paraId="45808776" w14:textId="244836AF" w:rsidR="005937F7" w:rsidRPr="00E33E6E" w:rsidRDefault="005937F7" w:rsidP="005937F7">
      <w:pPr>
        <w:spacing w:after="160"/>
        <w:ind w:firstLine="567"/>
        <w:jc w:val="left"/>
        <w:rPr>
          <w:rFonts w:ascii="Times New Roman" w:eastAsiaTheme="majorEastAsia" w:hAnsi="Times New Roman" w:cs="Times New Roman"/>
          <w:b/>
          <w:sz w:val="26"/>
          <w:szCs w:val="32"/>
          <w:lang w:val="en-US"/>
        </w:rPr>
      </w:pPr>
      <w:r w:rsidRPr="00E33E6E">
        <w:rPr>
          <w:rFonts w:ascii="Times New Roman" w:hAnsi="Times New Roman" w:cs="Times New Roman"/>
        </w:rPr>
        <w:br w:type="page"/>
      </w:r>
    </w:p>
    <w:p w14:paraId="77FBC587" w14:textId="3EB33621" w:rsidR="00790067" w:rsidRPr="00E33E6E" w:rsidRDefault="00FB32FF" w:rsidP="00FB32FF">
      <w:pPr>
        <w:pStyle w:val="Heading1"/>
        <w:rPr>
          <w:rFonts w:ascii="Times New Roman" w:hAnsi="Times New Roman" w:cs="Times New Roman"/>
        </w:rPr>
      </w:pPr>
      <w:bookmarkStart w:id="77" w:name="_Toc133985377"/>
      <w:r w:rsidRPr="00E33E6E">
        <w:rPr>
          <w:rFonts w:ascii="Times New Roman" w:hAnsi="Times New Roman" w:cs="Times New Roman"/>
        </w:rPr>
        <w:lastRenderedPageBreak/>
        <w:t>BAB II</w:t>
      </w:r>
      <w:r w:rsidR="005937F7" w:rsidRPr="00E33E6E">
        <w:rPr>
          <w:rFonts w:ascii="Times New Roman" w:hAnsi="Times New Roman" w:cs="Times New Roman"/>
        </w:rPr>
        <w:t>I</w:t>
      </w:r>
      <w:r w:rsidR="00BF4429" w:rsidRPr="00E33E6E">
        <w:rPr>
          <w:rFonts w:ascii="Times New Roman" w:hAnsi="Times New Roman" w:cs="Times New Roman"/>
        </w:rPr>
        <w:t>.</w:t>
      </w:r>
      <w:r w:rsidRPr="00E33E6E">
        <w:rPr>
          <w:rFonts w:ascii="Times New Roman" w:hAnsi="Times New Roman" w:cs="Times New Roman"/>
        </w:rPr>
        <w:t xml:space="preserve"> </w:t>
      </w:r>
      <w:bookmarkEnd w:id="74"/>
      <w:r w:rsidR="00326D30" w:rsidRPr="00E33E6E">
        <w:rPr>
          <w:rFonts w:ascii="Times New Roman" w:hAnsi="Times New Roman" w:cs="Times New Roman"/>
        </w:rPr>
        <w:t>KONSEP PERANCANGAN</w:t>
      </w:r>
      <w:bookmarkEnd w:id="77"/>
    </w:p>
    <w:p w14:paraId="23E3B1A9" w14:textId="62E36C14" w:rsidR="00326D30" w:rsidRPr="00E33E6E" w:rsidRDefault="001513CF" w:rsidP="008D0851">
      <w:pPr>
        <w:pStyle w:val="Heading2"/>
        <w:numPr>
          <w:ilvl w:val="1"/>
          <w:numId w:val="2"/>
        </w:numPr>
        <w:tabs>
          <w:tab w:val="left" w:pos="540"/>
        </w:tabs>
        <w:ind w:hanging="720"/>
        <w:rPr>
          <w:rFonts w:ascii="Times New Roman" w:hAnsi="Times New Roman" w:cs="Times New Roman"/>
        </w:rPr>
      </w:pPr>
      <w:bookmarkStart w:id="78" w:name="_Toc133985378"/>
      <w:r w:rsidRPr="00E33E6E">
        <w:rPr>
          <w:rFonts w:ascii="Times New Roman" w:hAnsi="Times New Roman" w:cs="Times New Roman"/>
        </w:rPr>
        <w:t>Diagram Alir</w:t>
      </w:r>
      <w:r w:rsidR="00326D30" w:rsidRPr="00E33E6E">
        <w:rPr>
          <w:rFonts w:ascii="Times New Roman" w:hAnsi="Times New Roman" w:cs="Times New Roman"/>
        </w:rPr>
        <w:t xml:space="preserve"> Perancangan</w:t>
      </w:r>
      <w:bookmarkEnd w:id="78"/>
    </w:p>
    <w:p w14:paraId="28008A4C" w14:textId="0B05566D" w:rsidR="00326D30" w:rsidRPr="00E33E6E" w:rsidRDefault="003A1273" w:rsidP="00326D30">
      <w:pPr>
        <w:pStyle w:val="BodyText"/>
        <w:rPr>
          <w:rFonts w:ascii="Times New Roman" w:hAnsi="Times New Roman" w:cs="Times New Roman"/>
        </w:rPr>
      </w:pPr>
      <w:r w:rsidRPr="00E33E6E">
        <w:rPr>
          <w:rFonts w:ascii="Times New Roman" w:hAnsi="Times New Roman" w:cs="Times New Roman"/>
        </w:rPr>
        <w:t xml:space="preserve">Berikut diagram alir </w:t>
      </w:r>
      <w:r w:rsidR="00695F0C" w:rsidRPr="00E33E6E">
        <w:rPr>
          <w:rFonts w:ascii="Times New Roman" w:hAnsi="Times New Roman" w:cs="Times New Roman"/>
        </w:rPr>
        <w:t>pada pemodelan transaksi paus pada Bitcoin</w:t>
      </w:r>
      <w:r w:rsidRPr="00E33E6E">
        <w:rPr>
          <w:rFonts w:ascii="Times New Roman" w:hAnsi="Times New Roman" w:cs="Times New Roman"/>
        </w:rPr>
        <w:t>:</w:t>
      </w:r>
    </w:p>
    <w:p w14:paraId="2D4C25F4" w14:textId="0AAF9E68" w:rsidR="00631260" w:rsidRPr="00E33E6E" w:rsidRDefault="00631260" w:rsidP="003A1273">
      <w:pPr>
        <w:pStyle w:val="BodyText"/>
        <w:jc w:val="center"/>
        <w:rPr>
          <w:rFonts w:ascii="Times New Roman" w:hAnsi="Times New Roman" w:cs="Times New Roman"/>
        </w:rPr>
      </w:pPr>
    </w:p>
    <w:p w14:paraId="6BBFA7C6" w14:textId="7E69C1CA" w:rsidR="003A1273" w:rsidRPr="00E33E6E" w:rsidRDefault="003A1273" w:rsidP="003A1273">
      <w:pPr>
        <w:pStyle w:val="BodyText"/>
        <w:ind w:firstLine="0"/>
        <w:jc w:val="center"/>
        <w:rPr>
          <w:rFonts w:ascii="Times New Roman" w:hAnsi="Times New Roman" w:cs="Times New Roman"/>
        </w:rPr>
      </w:pPr>
      <w:r w:rsidRPr="00E33E6E">
        <w:rPr>
          <w:rFonts w:ascii="Times New Roman" w:hAnsi="Times New Roman" w:cs="Times New Roman"/>
        </w:rPr>
        <w:t>Gambar 1. Diagram Alir Perancangan</w:t>
      </w:r>
    </w:p>
    <w:p w14:paraId="1DC2C403" w14:textId="53E67BFC" w:rsidR="003A1273" w:rsidRPr="00E33E6E" w:rsidRDefault="003A1273" w:rsidP="003A1273">
      <w:pPr>
        <w:pStyle w:val="BodyText"/>
        <w:ind w:firstLine="0"/>
        <w:rPr>
          <w:rFonts w:ascii="Times New Roman" w:hAnsi="Times New Roman" w:cs="Times New Roman"/>
        </w:rPr>
      </w:pPr>
    </w:p>
    <w:p w14:paraId="6AAA6FE8" w14:textId="4992AC40" w:rsidR="00326D30" w:rsidRPr="00E33E6E" w:rsidRDefault="00326D30" w:rsidP="00E47360">
      <w:pPr>
        <w:pStyle w:val="Heading2"/>
        <w:numPr>
          <w:ilvl w:val="1"/>
          <w:numId w:val="2"/>
        </w:numPr>
        <w:tabs>
          <w:tab w:val="left" w:pos="540"/>
        </w:tabs>
        <w:spacing w:line="600" w:lineRule="auto"/>
        <w:ind w:hanging="720"/>
        <w:rPr>
          <w:rFonts w:ascii="Times New Roman" w:hAnsi="Times New Roman" w:cs="Times New Roman"/>
        </w:rPr>
      </w:pPr>
      <w:bookmarkStart w:id="79" w:name="_Toc133985379"/>
      <w:r w:rsidRPr="00E33E6E">
        <w:rPr>
          <w:rFonts w:ascii="Times New Roman" w:hAnsi="Times New Roman" w:cs="Times New Roman"/>
        </w:rPr>
        <w:t>Pertimbangan Perancangan</w:t>
      </w:r>
      <w:bookmarkEnd w:id="79"/>
    </w:p>
    <w:p w14:paraId="2389DC1F" w14:textId="563D23DC" w:rsidR="00326D30" w:rsidRPr="00E33E6E" w:rsidRDefault="003A1273" w:rsidP="004F4E42">
      <w:pPr>
        <w:pStyle w:val="BodyText"/>
        <w:spacing w:line="360" w:lineRule="auto"/>
        <w:rPr>
          <w:rFonts w:ascii="Times New Roman" w:hAnsi="Times New Roman" w:cs="Times New Roman"/>
        </w:rPr>
      </w:pPr>
      <w:r w:rsidRPr="00E33E6E">
        <w:rPr>
          <w:rFonts w:ascii="Times New Roman" w:hAnsi="Times New Roman" w:cs="Times New Roman"/>
        </w:rPr>
        <w:t>Dalam</w:t>
      </w:r>
      <w:r w:rsidR="00CA7981" w:rsidRPr="00E33E6E">
        <w:rPr>
          <w:rFonts w:ascii="Times New Roman" w:hAnsi="Times New Roman" w:cs="Times New Roman"/>
        </w:rPr>
        <w:t xml:space="preserve"> </w:t>
      </w:r>
      <w:r w:rsidR="00311593" w:rsidRPr="00E33E6E">
        <w:rPr>
          <w:rFonts w:ascii="Times New Roman" w:hAnsi="Times New Roman" w:cs="Times New Roman"/>
        </w:rPr>
        <w:t xml:space="preserve">pelaksanaannya, </w:t>
      </w:r>
      <w:r w:rsidR="003501B5" w:rsidRPr="00E33E6E">
        <w:rPr>
          <w:rFonts w:ascii="Times New Roman" w:hAnsi="Times New Roman" w:cs="Times New Roman"/>
        </w:rPr>
        <w:t xml:space="preserve">terdapat </w:t>
      </w:r>
      <w:r w:rsidR="00757A7C" w:rsidRPr="00E33E6E">
        <w:rPr>
          <w:rFonts w:ascii="Times New Roman" w:hAnsi="Times New Roman" w:cs="Times New Roman"/>
        </w:rPr>
        <w:t xml:space="preserve">pertimbangan yang perlu diperhatikan dalam membuat pemodelan yang akan dilakukan. </w:t>
      </w:r>
      <w:r w:rsidR="000F2611" w:rsidRPr="00E33E6E">
        <w:rPr>
          <w:rFonts w:ascii="Times New Roman" w:hAnsi="Times New Roman" w:cs="Times New Roman"/>
        </w:rPr>
        <w:t xml:space="preserve">Seperti </w:t>
      </w:r>
      <w:r w:rsidR="00AA3CF2" w:rsidRPr="00E33E6E">
        <w:rPr>
          <w:rFonts w:ascii="Times New Roman" w:hAnsi="Times New Roman" w:cs="Times New Roman"/>
        </w:rPr>
        <w:t xml:space="preserve">membuat Pipeline yang dapat menyesuaikan data kedalam model training yang akan di </w:t>
      </w:r>
      <w:r w:rsidR="00584085" w:rsidRPr="00E33E6E">
        <w:rPr>
          <w:rFonts w:ascii="Times New Roman" w:hAnsi="Times New Roman" w:cs="Times New Roman"/>
        </w:rPr>
        <w:t>jalankan. Bersamaan dengan hal tersebut</w:t>
      </w:r>
      <w:r w:rsidR="00A71DE7" w:rsidRPr="00E33E6E">
        <w:rPr>
          <w:rFonts w:ascii="Times New Roman" w:hAnsi="Times New Roman" w:cs="Times New Roman"/>
        </w:rPr>
        <w:t xml:space="preserve"> </w:t>
      </w:r>
      <w:r w:rsidR="00584085" w:rsidRPr="00E33E6E">
        <w:rPr>
          <w:rFonts w:ascii="Times New Roman" w:hAnsi="Times New Roman" w:cs="Times New Roman"/>
        </w:rPr>
        <w:t>d</w:t>
      </w:r>
      <w:r w:rsidR="00AC1CF2" w:rsidRPr="00E33E6E">
        <w:rPr>
          <w:rFonts w:ascii="Times New Roman" w:hAnsi="Times New Roman" w:cs="Times New Roman"/>
        </w:rPr>
        <w:t xml:space="preserve">ata </w:t>
      </w:r>
      <w:r w:rsidR="0001030E" w:rsidRPr="00E33E6E">
        <w:rPr>
          <w:rFonts w:ascii="Times New Roman" w:hAnsi="Times New Roman" w:cs="Times New Roman"/>
        </w:rPr>
        <w:t>harus di</w:t>
      </w:r>
      <w:r w:rsidR="00A71DE7" w:rsidRPr="00E33E6E">
        <w:rPr>
          <w:rFonts w:ascii="Times New Roman" w:hAnsi="Times New Roman" w:cs="Times New Roman"/>
        </w:rPr>
        <w:t xml:space="preserve"> normalisasi </w:t>
      </w:r>
      <w:r w:rsidR="00C6229F" w:rsidRPr="00E33E6E">
        <w:rPr>
          <w:rFonts w:ascii="Times New Roman" w:hAnsi="Times New Roman" w:cs="Times New Roman"/>
        </w:rPr>
        <w:t xml:space="preserve">sehingga tidak terdapat </w:t>
      </w:r>
      <w:r w:rsidR="004A47A7" w:rsidRPr="00E33E6E">
        <w:rPr>
          <w:rFonts w:ascii="Times New Roman" w:hAnsi="Times New Roman" w:cs="Times New Roman"/>
        </w:rPr>
        <w:t xml:space="preserve">data yang kosong, null, atau memiliki satuan ukur yang berbeda. Hal ini karena Algoritma K-Means </w:t>
      </w:r>
      <w:r w:rsidR="00D41916" w:rsidRPr="00E33E6E">
        <w:rPr>
          <w:rFonts w:ascii="Times New Roman" w:hAnsi="Times New Roman" w:cs="Times New Roman"/>
        </w:rPr>
        <w:t>sangat sensitif terhadap data outlier.</w:t>
      </w:r>
    </w:p>
    <w:p w14:paraId="02959DD2" w14:textId="25707B8A" w:rsidR="00584085" w:rsidRPr="00E33E6E" w:rsidRDefault="00584085" w:rsidP="004F4E42">
      <w:pPr>
        <w:pStyle w:val="BodyText"/>
        <w:spacing w:line="360" w:lineRule="auto"/>
        <w:rPr>
          <w:rFonts w:ascii="Times New Roman" w:hAnsi="Times New Roman" w:cs="Times New Roman"/>
        </w:rPr>
      </w:pPr>
      <w:r w:rsidRPr="00E33E6E">
        <w:rPr>
          <w:rFonts w:ascii="Times New Roman" w:hAnsi="Times New Roman" w:cs="Times New Roman"/>
        </w:rPr>
        <w:t xml:space="preserve">Selain itu, terdapat pertimbangan dalam menentukan spesifikasi sarana dalam pembuatan </w:t>
      </w:r>
      <w:r w:rsidR="00D77C62" w:rsidRPr="00E33E6E">
        <w:rPr>
          <w:rFonts w:ascii="Times New Roman" w:hAnsi="Times New Roman" w:cs="Times New Roman"/>
        </w:rPr>
        <w:t xml:space="preserve">model yang akan dilakukan. Terdapat 2 pilihan utama dalam melakukan pelatihan </w:t>
      </w:r>
      <w:r w:rsidR="00946552" w:rsidRPr="00E33E6E">
        <w:rPr>
          <w:rFonts w:ascii="Times New Roman" w:hAnsi="Times New Roman" w:cs="Times New Roman"/>
        </w:rPr>
        <w:t xml:space="preserve">yakni dengan menggunakan </w:t>
      </w:r>
      <w:r w:rsidR="00A07E89" w:rsidRPr="00E33E6E">
        <w:rPr>
          <w:rFonts w:ascii="Times New Roman" w:hAnsi="Times New Roman" w:cs="Times New Roman"/>
        </w:rPr>
        <w:t xml:space="preserve">hardware dari </w:t>
      </w:r>
      <w:r w:rsidR="00F90168" w:rsidRPr="00E33E6E">
        <w:rPr>
          <w:rFonts w:ascii="Times New Roman" w:hAnsi="Times New Roman" w:cs="Times New Roman"/>
        </w:rPr>
        <w:t>aplikasi berbasis</w:t>
      </w:r>
      <w:r w:rsidR="00A07E89" w:rsidRPr="00E33E6E">
        <w:rPr>
          <w:rFonts w:ascii="Times New Roman" w:hAnsi="Times New Roman" w:cs="Times New Roman"/>
        </w:rPr>
        <w:t xml:space="preserve"> cloud atau menggunakan </w:t>
      </w:r>
      <w:r w:rsidR="00F90168" w:rsidRPr="00E33E6E">
        <w:rPr>
          <w:rFonts w:ascii="Times New Roman" w:hAnsi="Times New Roman" w:cs="Times New Roman"/>
        </w:rPr>
        <w:t xml:space="preserve">hardware lokal dengan aplikasi yang dijalankan </w:t>
      </w:r>
      <w:r w:rsidR="00E2683B" w:rsidRPr="00E33E6E">
        <w:rPr>
          <w:rFonts w:ascii="Times New Roman" w:hAnsi="Times New Roman" w:cs="Times New Roman"/>
        </w:rPr>
        <w:t xml:space="preserve">secara On-Premises. </w:t>
      </w:r>
      <w:r w:rsidR="00265B3B" w:rsidRPr="00E33E6E">
        <w:rPr>
          <w:rFonts w:ascii="Times New Roman" w:hAnsi="Times New Roman" w:cs="Times New Roman"/>
        </w:rPr>
        <w:t xml:space="preserve">Jika </w:t>
      </w:r>
      <w:r w:rsidR="00950CBE" w:rsidRPr="00E33E6E">
        <w:rPr>
          <w:rFonts w:ascii="Times New Roman" w:hAnsi="Times New Roman" w:cs="Times New Roman"/>
        </w:rPr>
        <w:t>pemodelan</w:t>
      </w:r>
      <w:r w:rsidR="00265B3B" w:rsidRPr="00E33E6E">
        <w:rPr>
          <w:rFonts w:ascii="Times New Roman" w:hAnsi="Times New Roman" w:cs="Times New Roman"/>
        </w:rPr>
        <w:t xml:space="preserve"> akan dijalankan menggunakan basis cloud </w:t>
      </w:r>
      <w:r w:rsidR="00390394" w:rsidRPr="00E33E6E">
        <w:rPr>
          <w:rFonts w:ascii="Times New Roman" w:hAnsi="Times New Roman" w:cs="Times New Roman"/>
        </w:rPr>
        <w:t xml:space="preserve">maka </w:t>
      </w:r>
      <w:r w:rsidR="00E50CD4" w:rsidRPr="00E33E6E">
        <w:rPr>
          <w:rFonts w:ascii="Times New Roman" w:hAnsi="Times New Roman" w:cs="Times New Roman"/>
        </w:rPr>
        <w:t>perlu diperhatikan penggunaan akselerasi</w:t>
      </w:r>
      <w:r w:rsidR="007E7B83" w:rsidRPr="00E33E6E">
        <w:rPr>
          <w:rFonts w:ascii="Times New Roman" w:hAnsi="Times New Roman" w:cs="Times New Roman"/>
        </w:rPr>
        <w:t xml:space="preserve"> hardware. Sebaiknya digunakan akselerasi </w:t>
      </w:r>
      <w:r w:rsidR="00920269" w:rsidRPr="00E33E6E">
        <w:rPr>
          <w:rFonts w:ascii="Times New Roman" w:hAnsi="Times New Roman" w:cs="Times New Roman"/>
        </w:rPr>
        <w:t xml:space="preserve">GPU untuk memberikan performa </w:t>
      </w:r>
      <w:r w:rsidR="009E4BBF" w:rsidRPr="00E33E6E">
        <w:rPr>
          <w:rFonts w:ascii="Times New Roman" w:hAnsi="Times New Roman" w:cs="Times New Roman"/>
        </w:rPr>
        <w:t xml:space="preserve">optimal terhadap waktu pelatihan model. </w:t>
      </w:r>
      <w:r w:rsidR="00950CBE" w:rsidRPr="00E33E6E">
        <w:rPr>
          <w:rFonts w:ascii="Times New Roman" w:hAnsi="Times New Roman" w:cs="Times New Roman"/>
        </w:rPr>
        <w:t xml:space="preserve">Selain itu, </w:t>
      </w:r>
      <w:r w:rsidR="009D4F9C" w:rsidRPr="00E33E6E">
        <w:rPr>
          <w:rFonts w:ascii="Times New Roman" w:hAnsi="Times New Roman" w:cs="Times New Roman"/>
        </w:rPr>
        <w:t xml:space="preserve">pemodelan dapat dilakukan secara On-Premises pada komputer pribadi, diperlukan setidaknya </w:t>
      </w:r>
      <w:r w:rsidR="007E6DF1" w:rsidRPr="00E33E6E">
        <w:rPr>
          <w:rFonts w:ascii="Times New Roman" w:hAnsi="Times New Roman" w:cs="Times New Roman"/>
        </w:rPr>
        <w:t xml:space="preserve">spesifikasi minimal yang tertera pada </w:t>
      </w:r>
      <w:proofErr w:type="spellStart"/>
      <w:r w:rsidR="00205438" w:rsidRPr="00E33E6E">
        <w:rPr>
          <w:rFonts w:ascii="Times New Roman" w:hAnsi="Times New Roman" w:cs="Times New Roman"/>
        </w:rPr>
        <w:t>paltform</w:t>
      </w:r>
      <w:proofErr w:type="spellEnd"/>
      <w:r w:rsidR="00205438" w:rsidRPr="00E33E6E">
        <w:rPr>
          <w:rFonts w:ascii="Times New Roman" w:hAnsi="Times New Roman" w:cs="Times New Roman"/>
        </w:rPr>
        <w:t xml:space="preserve"> aplikasi </w:t>
      </w:r>
      <w:r w:rsidR="00A6270D" w:rsidRPr="00E33E6E">
        <w:rPr>
          <w:rFonts w:ascii="Times New Roman" w:hAnsi="Times New Roman" w:cs="Times New Roman"/>
        </w:rPr>
        <w:t>yang akan digunakan.</w:t>
      </w:r>
    </w:p>
    <w:p w14:paraId="6DA98825" w14:textId="7462A946" w:rsidR="00326D30" w:rsidRPr="00E33E6E"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80" w:name="_Toc133985380"/>
      <w:r w:rsidRPr="00E33E6E">
        <w:rPr>
          <w:rFonts w:ascii="Times New Roman" w:hAnsi="Times New Roman" w:cs="Times New Roman"/>
        </w:rPr>
        <w:t>Analisis Teknis</w:t>
      </w:r>
      <w:bookmarkEnd w:id="80"/>
    </w:p>
    <w:p w14:paraId="16291E36" w14:textId="25545C75" w:rsidR="000F09A5" w:rsidRPr="00E33E6E" w:rsidRDefault="00AA092C" w:rsidP="004F4E42">
      <w:pPr>
        <w:pStyle w:val="BodyText"/>
        <w:spacing w:line="360" w:lineRule="auto"/>
        <w:rPr>
          <w:rFonts w:ascii="Times New Roman" w:hAnsi="Times New Roman" w:cs="Times New Roman"/>
        </w:rPr>
      </w:pPr>
      <w:r w:rsidRPr="00E33E6E">
        <w:rPr>
          <w:rFonts w:ascii="Times New Roman" w:hAnsi="Times New Roman" w:cs="Times New Roman"/>
        </w:rPr>
        <w:t xml:space="preserve">Beberapa analisis teknis yang dipertimbangkan pada </w:t>
      </w:r>
      <w:r w:rsidR="000D4D36" w:rsidRPr="00E33E6E">
        <w:rPr>
          <w:rFonts w:ascii="Times New Roman" w:hAnsi="Times New Roman" w:cs="Times New Roman"/>
        </w:rPr>
        <w:t xml:space="preserve">pemodelan menggunakan algoritma K-Means </w:t>
      </w:r>
      <w:r w:rsidR="000F09A5" w:rsidRPr="00E33E6E">
        <w:rPr>
          <w:rFonts w:ascii="Times New Roman" w:hAnsi="Times New Roman" w:cs="Times New Roman"/>
        </w:rPr>
        <w:t>ini adalah sebagai berikut:</w:t>
      </w:r>
    </w:p>
    <w:p w14:paraId="75BA29BA" w14:textId="77777777" w:rsidR="000F09A5" w:rsidRPr="00E33E6E"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1" w:name="_Toc122850415"/>
      <w:bookmarkStart w:id="82" w:name="_Toc122850633"/>
      <w:bookmarkStart w:id="83" w:name="_Toc122850719"/>
      <w:bookmarkStart w:id="84" w:name="_Toc129564636"/>
      <w:bookmarkStart w:id="85" w:name="_Toc133983039"/>
      <w:bookmarkStart w:id="86" w:name="_Toc133985347"/>
      <w:bookmarkStart w:id="87" w:name="_Toc133985381"/>
      <w:bookmarkEnd w:id="81"/>
      <w:bookmarkEnd w:id="82"/>
      <w:bookmarkEnd w:id="83"/>
      <w:bookmarkEnd w:id="84"/>
      <w:bookmarkEnd w:id="85"/>
      <w:bookmarkEnd w:id="86"/>
      <w:bookmarkEnd w:id="87"/>
    </w:p>
    <w:p w14:paraId="015BA85F" w14:textId="77777777" w:rsidR="000F09A5" w:rsidRPr="00E33E6E"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8" w:name="_Toc122850416"/>
      <w:bookmarkStart w:id="89" w:name="_Toc122850634"/>
      <w:bookmarkStart w:id="90" w:name="_Toc122850720"/>
      <w:bookmarkStart w:id="91" w:name="_Toc129564637"/>
      <w:bookmarkStart w:id="92" w:name="_Toc133983040"/>
      <w:bookmarkStart w:id="93" w:name="_Toc133985348"/>
      <w:bookmarkStart w:id="94" w:name="_Toc133985382"/>
      <w:bookmarkEnd w:id="88"/>
      <w:bookmarkEnd w:id="89"/>
      <w:bookmarkEnd w:id="90"/>
      <w:bookmarkEnd w:id="91"/>
      <w:bookmarkEnd w:id="92"/>
      <w:bookmarkEnd w:id="93"/>
      <w:bookmarkEnd w:id="94"/>
    </w:p>
    <w:p w14:paraId="0435D2F5" w14:textId="77777777" w:rsidR="000F09A5" w:rsidRPr="00E33E6E"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95" w:name="_Toc122850417"/>
      <w:bookmarkStart w:id="96" w:name="_Toc122850635"/>
      <w:bookmarkStart w:id="97" w:name="_Toc122850721"/>
      <w:bookmarkStart w:id="98" w:name="_Toc129564638"/>
      <w:bookmarkStart w:id="99" w:name="_Toc133983041"/>
      <w:bookmarkStart w:id="100" w:name="_Toc133985349"/>
      <w:bookmarkStart w:id="101" w:name="_Toc133985383"/>
      <w:bookmarkEnd w:id="95"/>
      <w:bookmarkEnd w:id="96"/>
      <w:bookmarkEnd w:id="97"/>
      <w:bookmarkEnd w:id="98"/>
      <w:bookmarkEnd w:id="99"/>
      <w:bookmarkEnd w:id="100"/>
      <w:bookmarkEnd w:id="101"/>
    </w:p>
    <w:p w14:paraId="0BD100A3" w14:textId="77777777" w:rsidR="000F09A5" w:rsidRPr="00E33E6E"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2" w:name="_Toc122850418"/>
      <w:bookmarkStart w:id="103" w:name="_Toc122850636"/>
      <w:bookmarkStart w:id="104" w:name="_Toc122850722"/>
      <w:bookmarkStart w:id="105" w:name="_Toc129564639"/>
      <w:bookmarkStart w:id="106" w:name="_Toc133983042"/>
      <w:bookmarkStart w:id="107" w:name="_Toc133985350"/>
      <w:bookmarkStart w:id="108" w:name="_Toc133985384"/>
      <w:bookmarkEnd w:id="102"/>
      <w:bookmarkEnd w:id="103"/>
      <w:bookmarkEnd w:id="104"/>
      <w:bookmarkEnd w:id="105"/>
      <w:bookmarkEnd w:id="106"/>
      <w:bookmarkEnd w:id="107"/>
      <w:bookmarkEnd w:id="108"/>
    </w:p>
    <w:p w14:paraId="0F19A0ED" w14:textId="77777777" w:rsidR="000F09A5" w:rsidRPr="00E33E6E"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9" w:name="_Toc122850419"/>
      <w:bookmarkStart w:id="110" w:name="_Toc122850637"/>
      <w:bookmarkStart w:id="111" w:name="_Toc122850723"/>
      <w:bookmarkStart w:id="112" w:name="_Toc129564640"/>
      <w:bookmarkStart w:id="113" w:name="_Toc133983043"/>
      <w:bookmarkStart w:id="114" w:name="_Toc133985351"/>
      <w:bookmarkStart w:id="115" w:name="_Toc133985385"/>
      <w:bookmarkEnd w:id="109"/>
      <w:bookmarkEnd w:id="110"/>
      <w:bookmarkEnd w:id="111"/>
      <w:bookmarkEnd w:id="112"/>
      <w:bookmarkEnd w:id="113"/>
      <w:bookmarkEnd w:id="114"/>
      <w:bookmarkEnd w:id="115"/>
    </w:p>
    <w:p w14:paraId="0529B4AD" w14:textId="0E56AAEC" w:rsidR="000F09A5" w:rsidRPr="00E33E6E" w:rsidRDefault="003B0BBE" w:rsidP="00E47360">
      <w:pPr>
        <w:pStyle w:val="Heading3"/>
        <w:numPr>
          <w:ilvl w:val="2"/>
          <w:numId w:val="7"/>
        </w:numPr>
        <w:spacing w:line="360" w:lineRule="auto"/>
        <w:ind w:left="567" w:hanging="567"/>
        <w:rPr>
          <w:rFonts w:ascii="Times New Roman" w:hAnsi="Times New Roman" w:cs="Times New Roman"/>
          <w:b w:val="0"/>
        </w:rPr>
      </w:pPr>
      <w:bookmarkStart w:id="116" w:name="_Toc133985386"/>
      <w:r w:rsidRPr="00E33E6E">
        <w:rPr>
          <w:rFonts w:ascii="Times New Roman" w:hAnsi="Times New Roman" w:cs="Times New Roman"/>
          <w:b w:val="0"/>
        </w:rPr>
        <w:t>Bahasa Pemrograman</w:t>
      </w:r>
      <w:bookmarkEnd w:id="116"/>
    </w:p>
    <w:p w14:paraId="6C43C5FD" w14:textId="26CFC33E" w:rsidR="00855077" w:rsidRPr="00E33E6E" w:rsidRDefault="00B31868" w:rsidP="00E47360">
      <w:pPr>
        <w:ind w:left="567"/>
        <w:rPr>
          <w:rFonts w:ascii="Times New Roman" w:hAnsi="Times New Roman" w:cs="Times New Roman"/>
        </w:rPr>
      </w:pPr>
      <w:r w:rsidRPr="00E33E6E">
        <w:rPr>
          <w:rFonts w:ascii="Times New Roman" w:hAnsi="Times New Roman" w:cs="Times New Roman"/>
        </w:rPr>
        <w:t xml:space="preserve">Bahasa pemrograman yang digunakan dalam pemodelan </w:t>
      </w:r>
      <w:r w:rsidR="003B0BBE" w:rsidRPr="00E33E6E">
        <w:rPr>
          <w:rFonts w:ascii="Times New Roman" w:hAnsi="Times New Roman" w:cs="Times New Roman"/>
        </w:rPr>
        <w:t xml:space="preserve">ini adalah </w:t>
      </w:r>
      <w:r w:rsidR="00861578" w:rsidRPr="00E33E6E">
        <w:rPr>
          <w:rFonts w:ascii="Times New Roman" w:hAnsi="Times New Roman" w:cs="Times New Roman"/>
        </w:rPr>
        <w:t>Python</w:t>
      </w:r>
      <w:r w:rsidR="0031466B" w:rsidRPr="00E33E6E">
        <w:rPr>
          <w:rFonts w:ascii="Times New Roman" w:hAnsi="Times New Roman" w:cs="Times New Roman"/>
        </w:rPr>
        <w:t>.</w:t>
      </w:r>
      <w:r w:rsidR="00861578" w:rsidRPr="00E33E6E">
        <w:rPr>
          <w:rFonts w:ascii="Times New Roman" w:hAnsi="Times New Roman" w:cs="Times New Roman"/>
        </w:rPr>
        <w:t xml:space="preserve"> </w:t>
      </w:r>
      <w:r w:rsidR="00D54D6E" w:rsidRPr="00E33E6E">
        <w:rPr>
          <w:rFonts w:ascii="Times New Roman" w:hAnsi="Times New Roman" w:cs="Times New Roman"/>
        </w:rPr>
        <w:t xml:space="preserve">Penggunaan Python dalam bidang machine learning </w:t>
      </w:r>
      <w:r w:rsidR="00F12413" w:rsidRPr="00E33E6E">
        <w:rPr>
          <w:rFonts w:ascii="Times New Roman" w:hAnsi="Times New Roman" w:cs="Times New Roman"/>
        </w:rPr>
        <w:t xml:space="preserve">merupakan hal yang populer. Hal ini karena bahasa pemrograman Python yang </w:t>
      </w:r>
      <w:r w:rsidR="00566A0B" w:rsidRPr="00E33E6E">
        <w:rPr>
          <w:rFonts w:ascii="Times New Roman" w:hAnsi="Times New Roman" w:cs="Times New Roman"/>
        </w:rPr>
        <w:t xml:space="preserve">open source memudahkan pengembangan </w:t>
      </w:r>
      <w:r w:rsidR="00B176A3" w:rsidRPr="00E33E6E">
        <w:rPr>
          <w:rFonts w:ascii="Times New Roman" w:hAnsi="Times New Roman" w:cs="Times New Roman"/>
        </w:rPr>
        <w:t xml:space="preserve">library yang berguna bagi </w:t>
      </w:r>
      <w:r w:rsidR="00396F4B" w:rsidRPr="00E33E6E">
        <w:rPr>
          <w:rFonts w:ascii="Times New Roman" w:hAnsi="Times New Roman" w:cs="Times New Roman"/>
        </w:rPr>
        <w:t>komunitasnya.</w:t>
      </w:r>
      <w:r w:rsidR="00B176A3" w:rsidRPr="00E33E6E">
        <w:rPr>
          <w:rFonts w:ascii="Times New Roman" w:hAnsi="Times New Roman" w:cs="Times New Roman"/>
        </w:rPr>
        <w:t xml:space="preserve"> </w:t>
      </w:r>
      <w:r w:rsidR="00396F4B" w:rsidRPr="00E33E6E">
        <w:rPr>
          <w:rFonts w:ascii="Times New Roman" w:hAnsi="Times New Roman" w:cs="Times New Roman"/>
        </w:rPr>
        <w:t>S</w:t>
      </w:r>
      <w:r w:rsidR="00904664" w:rsidRPr="00E33E6E">
        <w:rPr>
          <w:rFonts w:ascii="Times New Roman" w:hAnsi="Times New Roman" w:cs="Times New Roman"/>
        </w:rPr>
        <w:t xml:space="preserve">yntax </w:t>
      </w:r>
      <w:r w:rsidR="00280364" w:rsidRPr="00E33E6E">
        <w:rPr>
          <w:rFonts w:ascii="Times New Roman" w:hAnsi="Times New Roman" w:cs="Times New Roman"/>
        </w:rPr>
        <w:t xml:space="preserve">yang </w:t>
      </w:r>
      <w:r w:rsidR="006059CD" w:rsidRPr="00E33E6E">
        <w:rPr>
          <w:rFonts w:ascii="Times New Roman" w:hAnsi="Times New Roman" w:cs="Times New Roman"/>
        </w:rPr>
        <w:t>sederhana</w:t>
      </w:r>
      <w:r w:rsidR="00BD0930" w:rsidRPr="00E33E6E">
        <w:rPr>
          <w:rFonts w:ascii="Times New Roman" w:hAnsi="Times New Roman" w:cs="Times New Roman"/>
        </w:rPr>
        <w:t xml:space="preserve"> juga menjadi </w:t>
      </w:r>
      <w:r w:rsidR="00341C2A" w:rsidRPr="00E33E6E">
        <w:rPr>
          <w:rFonts w:ascii="Times New Roman" w:hAnsi="Times New Roman" w:cs="Times New Roman"/>
        </w:rPr>
        <w:t>alasan penggunaan bahasa pemrogram ini.</w:t>
      </w:r>
    </w:p>
    <w:p w14:paraId="07CEA418" w14:textId="218E5446" w:rsidR="000F09A5" w:rsidRPr="00E33E6E" w:rsidRDefault="000F09A5" w:rsidP="00E47360">
      <w:pPr>
        <w:ind w:left="567"/>
        <w:rPr>
          <w:rFonts w:ascii="Times New Roman" w:hAnsi="Times New Roman" w:cs="Times New Roman"/>
        </w:rPr>
      </w:pPr>
      <w:r w:rsidRPr="00E33E6E">
        <w:rPr>
          <w:rFonts w:ascii="Times New Roman" w:hAnsi="Times New Roman" w:cs="Times New Roman"/>
        </w:rPr>
        <w:t xml:space="preserve"> </w:t>
      </w:r>
    </w:p>
    <w:p w14:paraId="12C23987" w14:textId="38901E1E" w:rsidR="000F09A5" w:rsidRPr="00E33E6E" w:rsidRDefault="0011325A" w:rsidP="00E47360">
      <w:pPr>
        <w:pStyle w:val="Heading3"/>
        <w:numPr>
          <w:ilvl w:val="2"/>
          <w:numId w:val="7"/>
        </w:numPr>
        <w:spacing w:line="360" w:lineRule="auto"/>
        <w:ind w:left="567" w:hanging="567"/>
        <w:rPr>
          <w:rFonts w:ascii="Times New Roman" w:hAnsi="Times New Roman" w:cs="Times New Roman"/>
          <w:b w:val="0"/>
        </w:rPr>
      </w:pPr>
      <w:bookmarkStart w:id="117" w:name="_Toc133985387"/>
      <w:r w:rsidRPr="00E33E6E">
        <w:rPr>
          <w:rFonts w:ascii="Times New Roman" w:hAnsi="Times New Roman" w:cs="Times New Roman"/>
          <w:b w:val="0"/>
        </w:rPr>
        <w:t>Rentang Data</w:t>
      </w:r>
      <w:bookmarkEnd w:id="117"/>
    </w:p>
    <w:p w14:paraId="0D828270" w14:textId="321361EB" w:rsidR="0011325A" w:rsidRPr="00E33E6E" w:rsidRDefault="00D12A34" w:rsidP="00E47360">
      <w:pPr>
        <w:ind w:left="567"/>
        <w:rPr>
          <w:rFonts w:ascii="Times New Roman" w:hAnsi="Times New Roman" w:cs="Times New Roman"/>
        </w:rPr>
      </w:pPr>
      <w:r w:rsidRPr="00E33E6E">
        <w:rPr>
          <w:rFonts w:ascii="Times New Roman" w:hAnsi="Times New Roman" w:cs="Times New Roman"/>
        </w:rPr>
        <w:t xml:space="preserve">Bitcoin </w:t>
      </w:r>
      <w:r w:rsidR="003B1A3C" w:rsidRPr="00E33E6E">
        <w:rPr>
          <w:rFonts w:ascii="Times New Roman" w:hAnsi="Times New Roman" w:cs="Times New Roman"/>
        </w:rPr>
        <w:t>pertama kali diperdagangkan pada tahun 2008</w:t>
      </w:r>
      <w:r w:rsidR="00046649" w:rsidRPr="00E33E6E">
        <w:rPr>
          <w:rFonts w:ascii="Times New Roman" w:hAnsi="Times New Roman" w:cs="Times New Roman"/>
        </w:rPr>
        <w:t>.</w:t>
      </w:r>
      <w:r w:rsidR="0031466B" w:rsidRPr="00E33E6E">
        <w:rPr>
          <w:rFonts w:ascii="Times New Roman" w:hAnsi="Times New Roman" w:cs="Times New Roman"/>
        </w:rPr>
        <w:t xml:space="preserve"> </w:t>
      </w:r>
      <w:r w:rsidR="00D2726A" w:rsidRPr="00E33E6E">
        <w:rPr>
          <w:rFonts w:ascii="Times New Roman" w:hAnsi="Times New Roman" w:cs="Times New Roman"/>
        </w:rPr>
        <w:t xml:space="preserve">Pada dasarnya semua transaksi Bitcoin tercatat dalam block chain Bitcoin itu sendiri. Namun, </w:t>
      </w:r>
      <w:r w:rsidR="00E96581" w:rsidRPr="00E33E6E">
        <w:rPr>
          <w:rFonts w:ascii="Times New Roman" w:hAnsi="Times New Roman" w:cs="Times New Roman"/>
        </w:rPr>
        <w:t xml:space="preserve">saat itu perdagangan bitcoin masih </w:t>
      </w:r>
      <w:r w:rsidR="000B3004" w:rsidRPr="00E33E6E">
        <w:rPr>
          <w:rFonts w:ascii="Times New Roman" w:hAnsi="Times New Roman" w:cs="Times New Roman"/>
        </w:rPr>
        <w:t>tabu dan belum dapat dilihat sebagai aset yang berharga</w:t>
      </w:r>
      <w:r w:rsidR="00C15A97" w:rsidRPr="00E33E6E">
        <w:rPr>
          <w:rFonts w:ascii="Times New Roman" w:hAnsi="Times New Roman" w:cs="Times New Roman"/>
        </w:rPr>
        <w:t xml:space="preserve"> sehingga membuat data </w:t>
      </w:r>
      <w:r w:rsidR="00A23472" w:rsidRPr="00E33E6E">
        <w:rPr>
          <w:rFonts w:ascii="Times New Roman" w:hAnsi="Times New Roman" w:cs="Times New Roman"/>
        </w:rPr>
        <w:t>transaksi kebanyakan berasal dari penambangan</w:t>
      </w:r>
      <w:r w:rsidR="000B3004" w:rsidRPr="00E33E6E">
        <w:rPr>
          <w:rFonts w:ascii="Times New Roman" w:hAnsi="Times New Roman" w:cs="Times New Roman"/>
        </w:rPr>
        <w:t xml:space="preserve"> dan </w:t>
      </w:r>
      <w:r w:rsidR="004E4BE2" w:rsidRPr="00E33E6E">
        <w:rPr>
          <w:rFonts w:ascii="Times New Roman" w:hAnsi="Times New Roman" w:cs="Times New Roman"/>
        </w:rPr>
        <w:t xml:space="preserve">airdrop. Sehingga, untuk </w:t>
      </w:r>
      <w:r w:rsidR="00D776A1" w:rsidRPr="00E33E6E">
        <w:rPr>
          <w:rFonts w:ascii="Times New Roman" w:hAnsi="Times New Roman" w:cs="Times New Roman"/>
        </w:rPr>
        <w:t xml:space="preserve">menyesuaikan tujuan pemodelan </w:t>
      </w:r>
      <w:r w:rsidR="005D5D10" w:rsidRPr="00E33E6E">
        <w:rPr>
          <w:rFonts w:ascii="Times New Roman" w:hAnsi="Times New Roman" w:cs="Times New Roman"/>
        </w:rPr>
        <w:t xml:space="preserve">dalam </w:t>
      </w:r>
      <w:r w:rsidR="00D776A1" w:rsidRPr="00E33E6E">
        <w:rPr>
          <w:rFonts w:ascii="Times New Roman" w:hAnsi="Times New Roman" w:cs="Times New Roman"/>
        </w:rPr>
        <w:t xml:space="preserve">mengelompokkan transaksi paus </w:t>
      </w:r>
      <w:r w:rsidR="00536A9D" w:rsidRPr="00E33E6E">
        <w:rPr>
          <w:rFonts w:ascii="Times New Roman" w:hAnsi="Times New Roman" w:cs="Times New Roman"/>
        </w:rPr>
        <w:t>agar</w:t>
      </w:r>
      <w:r w:rsidR="00D776A1" w:rsidRPr="00E33E6E">
        <w:rPr>
          <w:rFonts w:ascii="Times New Roman" w:hAnsi="Times New Roman" w:cs="Times New Roman"/>
        </w:rPr>
        <w:t xml:space="preserve"> dapat digunakan trader </w:t>
      </w:r>
      <w:r w:rsidR="005D5D10" w:rsidRPr="00E33E6E">
        <w:rPr>
          <w:rFonts w:ascii="Times New Roman" w:hAnsi="Times New Roman" w:cs="Times New Roman"/>
        </w:rPr>
        <w:t xml:space="preserve">sebagai wawasan dalam bertransaksi. </w:t>
      </w:r>
      <w:r w:rsidR="00EB0795" w:rsidRPr="00E33E6E">
        <w:rPr>
          <w:rFonts w:ascii="Times New Roman" w:hAnsi="Times New Roman" w:cs="Times New Roman"/>
        </w:rPr>
        <w:t xml:space="preserve">Akhirnya, diputuskan pengambilan data transaksi Bitcoin </w:t>
      </w:r>
      <w:r w:rsidR="000160DA" w:rsidRPr="00E33E6E">
        <w:rPr>
          <w:rFonts w:ascii="Times New Roman" w:hAnsi="Times New Roman" w:cs="Times New Roman"/>
        </w:rPr>
        <w:t xml:space="preserve">pada </w:t>
      </w:r>
      <w:r w:rsidR="00294877" w:rsidRPr="00E33E6E">
        <w:rPr>
          <w:rFonts w:ascii="Times New Roman" w:hAnsi="Times New Roman" w:cs="Times New Roman"/>
        </w:rPr>
        <w:t>3 tahun sebelumnya.</w:t>
      </w:r>
    </w:p>
    <w:p w14:paraId="2C997F89" w14:textId="77777777" w:rsidR="0011325A" w:rsidRPr="00E33E6E" w:rsidRDefault="0011325A" w:rsidP="00E47360">
      <w:pPr>
        <w:ind w:left="567"/>
        <w:rPr>
          <w:rFonts w:ascii="Times New Roman" w:hAnsi="Times New Roman" w:cs="Times New Roman"/>
        </w:rPr>
      </w:pPr>
    </w:p>
    <w:p w14:paraId="11F00D0F" w14:textId="65FF7850" w:rsidR="0011325A" w:rsidRPr="00E33E6E" w:rsidRDefault="00414606" w:rsidP="00E47360">
      <w:pPr>
        <w:pStyle w:val="Heading3"/>
        <w:numPr>
          <w:ilvl w:val="2"/>
          <w:numId w:val="7"/>
        </w:numPr>
        <w:spacing w:line="360" w:lineRule="auto"/>
        <w:ind w:left="567" w:hanging="567"/>
        <w:rPr>
          <w:rFonts w:ascii="Times New Roman" w:hAnsi="Times New Roman" w:cs="Times New Roman"/>
          <w:b w:val="0"/>
        </w:rPr>
      </w:pPr>
      <w:bookmarkStart w:id="118" w:name="_Toc133985388"/>
      <w:r w:rsidRPr="00E33E6E">
        <w:rPr>
          <w:rFonts w:ascii="Times New Roman" w:hAnsi="Times New Roman" w:cs="Times New Roman"/>
          <w:b w:val="0"/>
        </w:rPr>
        <w:t>Format Data</w:t>
      </w:r>
      <w:bookmarkEnd w:id="118"/>
    </w:p>
    <w:p w14:paraId="2C85F347" w14:textId="0BE39CCE" w:rsidR="0011325A" w:rsidRPr="00E33E6E" w:rsidRDefault="005E1A21" w:rsidP="00E47360">
      <w:pPr>
        <w:ind w:left="567"/>
        <w:rPr>
          <w:rFonts w:ascii="Times New Roman" w:hAnsi="Times New Roman" w:cs="Times New Roman"/>
        </w:rPr>
      </w:pPr>
      <w:r w:rsidRPr="00E33E6E">
        <w:rPr>
          <w:rFonts w:ascii="Times New Roman" w:hAnsi="Times New Roman" w:cs="Times New Roman"/>
        </w:rPr>
        <w:t xml:space="preserve">Sebagai bentuk penyajian </w:t>
      </w:r>
      <w:r w:rsidR="00343F6F" w:rsidRPr="00E33E6E">
        <w:rPr>
          <w:rFonts w:ascii="Times New Roman" w:hAnsi="Times New Roman" w:cs="Times New Roman"/>
        </w:rPr>
        <w:t>hasil pemodelan yang baik</w:t>
      </w:r>
      <w:r w:rsidR="00046649" w:rsidRPr="00E33E6E">
        <w:rPr>
          <w:rFonts w:ascii="Times New Roman" w:hAnsi="Times New Roman" w:cs="Times New Roman"/>
        </w:rPr>
        <w:t>.</w:t>
      </w:r>
      <w:r w:rsidR="0005514E" w:rsidRPr="00E33E6E">
        <w:rPr>
          <w:rFonts w:ascii="Times New Roman" w:hAnsi="Times New Roman" w:cs="Times New Roman"/>
        </w:rPr>
        <w:t xml:space="preserve"> Diperlukan sebuah format data yang mudah dipahami. </w:t>
      </w:r>
      <w:r w:rsidR="00F503C1" w:rsidRPr="00E33E6E">
        <w:rPr>
          <w:rFonts w:ascii="Times New Roman" w:hAnsi="Times New Roman" w:cs="Times New Roman"/>
        </w:rPr>
        <w:t xml:space="preserve">Digunakan format excel yang </w:t>
      </w:r>
      <w:r w:rsidR="00583DC1" w:rsidRPr="00E33E6E">
        <w:rPr>
          <w:rFonts w:ascii="Times New Roman" w:hAnsi="Times New Roman" w:cs="Times New Roman"/>
          <w:i/>
          <w:iCs/>
        </w:rPr>
        <w:t xml:space="preserve">readable </w:t>
      </w:r>
      <w:r w:rsidR="00CE736C" w:rsidRPr="00E33E6E">
        <w:rPr>
          <w:rFonts w:ascii="Times New Roman" w:hAnsi="Times New Roman" w:cs="Times New Roman"/>
        </w:rPr>
        <w:t xml:space="preserve">untuk memberikan kemudahan </w:t>
      </w:r>
      <w:r w:rsidR="00CF6666" w:rsidRPr="00E33E6E">
        <w:rPr>
          <w:rFonts w:ascii="Times New Roman" w:hAnsi="Times New Roman" w:cs="Times New Roman"/>
        </w:rPr>
        <w:t>dalam pengambilan manfaat pada pemodelan ini.</w:t>
      </w:r>
    </w:p>
    <w:p w14:paraId="36033492" w14:textId="77777777" w:rsidR="00E47360" w:rsidRPr="00E33E6E" w:rsidRDefault="00E47360" w:rsidP="00E47360">
      <w:pPr>
        <w:ind w:left="567"/>
        <w:rPr>
          <w:rFonts w:ascii="Times New Roman" w:hAnsi="Times New Roman" w:cs="Times New Roman"/>
        </w:rPr>
      </w:pPr>
    </w:p>
    <w:p w14:paraId="027B7942" w14:textId="37E48106" w:rsidR="0032529B" w:rsidRPr="00E33E6E" w:rsidRDefault="00B64329" w:rsidP="00E47360">
      <w:pPr>
        <w:pStyle w:val="Heading3"/>
        <w:numPr>
          <w:ilvl w:val="2"/>
          <w:numId w:val="7"/>
        </w:numPr>
        <w:spacing w:line="360" w:lineRule="auto"/>
        <w:ind w:left="567" w:hanging="567"/>
        <w:rPr>
          <w:rFonts w:ascii="Times New Roman" w:hAnsi="Times New Roman" w:cs="Times New Roman"/>
          <w:b w:val="0"/>
        </w:rPr>
      </w:pPr>
      <w:bookmarkStart w:id="119" w:name="_Toc133985389"/>
      <w:r w:rsidRPr="00E33E6E">
        <w:rPr>
          <w:rFonts w:ascii="Times New Roman" w:hAnsi="Times New Roman" w:cs="Times New Roman"/>
          <w:b w:val="0"/>
        </w:rPr>
        <w:t>Algoritma K-Means</w:t>
      </w:r>
      <w:bookmarkEnd w:id="119"/>
    </w:p>
    <w:p w14:paraId="589F3E00" w14:textId="45C3D9D0" w:rsidR="004F4E42" w:rsidRPr="00E33E6E" w:rsidRDefault="00845D12" w:rsidP="00E47360">
      <w:pPr>
        <w:spacing w:after="240"/>
        <w:ind w:left="567"/>
        <w:rPr>
          <w:rFonts w:ascii="Times New Roman" w:hAnsi="Times New Roman" w:cs="Times New Roman"/>
        </w:rPr>
      </w:pPr>
      <w:r w:rsidRPr="00E33E6E">
        <w:rPr>
          <w:rFonts w:ascii="Times New Roman" w:hAnsi="Times New Roman" w:cs="Times New Roman"/>
        </w:rPr>
        <w:t>Penggunaan Algoritma K-Means merupakan inisialisasi awal untuk mengetahui kemampuan metode cluster dalam mengelompokkan data transaksi pada Bitcoin sehingga memperoleh wawasan mengenai transaksi paus.</w:t>
      </w:r>
      <w:r w:rsidR="00C56872" w:rsidRPr="00E33E6E">
        <w:rPr>
          <w:rFonts w:ascii="Times New Roman" w:hAnsi="Times New Roman" w:cs="Times New Roman"/>
        </w:rPr>
        <w:t xml:space="preserve"> Kompleksitas algoritma yang sederhana dengan tujuan yang sama </w:t>
      </w:r>
      <w:r w:rsidR="00F61FAC" w:rsidRPr="00E33E6E">
        <w:rPr>
          <w:rFonts w:ascii="Times New Roman" w:hAnsi="Times New Roman" w:cs="Times New Roman"/>
        </w:rPr>
        <w:t xml:space="preserve">dengan algoritma clustering lainnya menjadikan algoritma </w:t>
      </w:r>
      <w:r w:rsidR="00B73426" w:rsidRPr="00E33E6E">
        <w:rPr>
          <w:rFonts w:ascii="Times New Roman" w:hAnsi="Times New Roman" w:cs="Times New Roman"/>
        </w:rPr>
        <w:t xml:space="preserve">ini sesuai </w:t>
      </w:r>
      <w:r w:rsidR="00DE2636" w:rsidRPr="00E33E6E">
        <w:rPr>
          <w:rFonts w:ascii="Times New Roman" w:hAnsi="Times New Roman" w:cs="Times New Roman"/>
        </w:rPr>
        <w:t xml:space="preserve">untuk pemodelan yang akan dilakukan dan memberi ruang </w:t>
      </w:r>
      <w:r w:rsidR="004539C5" w:rsidRPr="00E33E6E">
        <w:rPr>
          <w:rFonts w:ascii="Times New Roman" w:hAnsi="Times New Roman" w:cs="Times New Roman"/>
        </w:rPr>
        <w:t xml:space="preserve">untuk penelitian sejenis jika metode clustering pada umumnya dapat menemukan </w:t>
      </w:r>
      <w:r w:rsidR="0066706D" w:rsidRPr="00E33E6E">
        <w:rPr>
          <w:rFonts w:ascii="Times New Roman" w:hAnsi="Times New Roman" w:cs="Times New Roman"/>
        </w:rPr>
        <w:t>pola dari transaksi paus pada transaksi Bitcoin.</w:t>
      </w:r>
      <w:r w:rsidR="005A12F4" w:rsidRPr="00E33E6E">
        <w:rPr>
          <w:rFonts w:ascii="Times New Roman" w:hAnsi="Times New Roman" w:cs="Times New Roman"/>
        </w:rPr>
        <w:t xml:space="preserve"> </w:t>
      </w:r>
    </w:p>
    <w:p w14:paraId="585B5DEA" w14:textId="7A9D1988" w:rsidR="00326D30" w:rsidRPr="00E33E6E"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120" w:name="_Toc133985390"/>
      <w:r w:rsidRPr="00E33E6E">
        <w:rPr>
          <w:rFonts w:ascii="Times New Roman" w:hAnsi="Times New Roman" w:cs="Times New Roman"/>
        </w:rPr>
        <w:t>Peralatan dan Bahan</w:t>
      </w:r>
      <w:bookmarkEnd w:id="120"/>
    </w:p>
    <w:p w14:paraId="35B5B622" w14:textId="2BB88581" w:rsidR="00E47491" w:rsidRPr="00E33E6E" w:rsidRDefault="00E47491" w:rsidP="004F4E42">
      <w:pPr>
        <w:pStyle w:val="BodyText"/>
        <w:spacing w:line="360" w:lineRule="auto"/>
        <w:rPr>
          <w:rFonts w:ascii="Times New Roman" w:hAnsi="Times New Roman" w:cs="Times New Roman"/>
        </w:rPr>
      </w:pPr>
      <w:r w:rsidRPr="00E33E6E">
        <w:rPr>
          <w:rFonts w:ascii="Times New Roman" w:hAnsi="Times New Roman" w:cs="Times New Roman"/>
        </w:rPr>
        <w:t>Terdapat beberapa s</w:t>
      </w:r>
      <w:r w:rsidR="0032529B" w:rsidRPr="00E33E6E">
        <w:rPr>
          <w:rFonts w:ascii="Times New Roman" w:hAnsi="Times New Roman" w:cs="Times New Roman"/>
        </w:rPr>
        <w:t>arana yang diperluka</w:t>
      </w:r>
      <w:r w:rsidRPr="00E33E6E">
        <w:rPr>
          <w:rFonts w:ascii="Times New Roman" w:hAnsi="Times New Roman" w:cs="Times New Roman"/>
        </w:rPr>
        <w:t>n untuk me</w:t>
      </w:r>
      <w:r w:rsidR="0066706D" w:rsidRPr="00E33E6E">
        <w:rPr>
          <w:rFonts w:ascii="Times New Roman" w:hAnsi="Times New Roman" w:cs="Times New Roman"/>
        </w:rPr>
        <w:t xml:space="preserve">lakukan </w:t>
      </w:r>
      <w:r w:rsidR="00773B25" w:rsidRPr="00E33E6E">
        <w:rPr>
          <w:rFonts w:ascii="Times New Roman" w:hAnsi="Times New Roman" w:cs="Times New Roman"/>
        </w:rPr>
        <w:t xml:space="preserve">clustering pada transaksi Bitcoin </w:t>
      </w:r>
      <w:r w:rsidRPr="00E33E6E">
        <w:rPr>
          <w:rFonts w:ascii="Times New Roman" w:hAnsi="Times New Roman" w:cs="Times New Roman"/>
        </w:rPr>
        <w:t>ini sebagai berikut:</w:t>
      </w:r>
    </w:p>
    <w:p w14:paraId="4C9C11E8" w14:textId="4B875E48" w:rsidR="00E47491" w:rsidRPr="00E33E6E" w:rsidRDefault="00E4749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Server atau komputer dengan sistem operasi yang mendukung </w:t>
      </w:r>
      <w:r w:rsidR="00773B25" w:rsidRPr="00E33E6E">
        <w:rPr>
          <w:rFonts w:ascii="Times New Roman" w:hAnsi="Times New Roman" w:cs="Times New Roman"/>
        </w:rPr>
        <w:t>Python</w:t>
      </w:r>
      <w:r w:rsidRPr="00E33E6E">
        <w:rPr>
          <w:rFonts w:ascii="Times New Roman" w:hAnsi="Times New Roman" w:cs="Times New Roman"/>
        </w:rPr>
        <w:t>, seperti Linux, macOS, atau Windows.</w:t>
      </w:r>
    </w:p>
    <w:p w14:paraId="40C5DDDC" w14:textId="77B314BF" w:rsidR="00E47491" w:rsidRPr="00E33E6E" w:rsidRDefault="00E4749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Browser web yang mendukung </w:t>
      </w:r>
      <w:r w:rsidR="00773B25" w:rsidRPr="00E33E6E">
        <w:rPr>
          <w:rFonts w:ascii="Times New Roman" w:hAnsi="Times New Roman" w:cs="Times New Roman"/>
        </w:rPr>
        <w:t>Python</w:t>
      </w:r>
      <w:r w:rsidRPr="00E33E6E">
        <w:rPr>
          <w:rFonts w:ascii="Times New Roman" w:hAnsi="Times New Roman" w:cs="Times New Roman"/>
        </w:rPr>
        <w:t>, seperti Google Chrome, Mozilla Firefox, atau Microsoft Edge.</w:t>
      </w:r>
    </w:p>
    <w:p w14:paraId="3EFA6CF7" w14:textId="49A42E88" w:rsidR="00E47491" w:rsidRPr="00E33E6E" w:rsidRDefault="004F38D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Data </w:t>
      </w:r>
      <w:r w:rsidR="00FA5E01" w:rsidRPr="00E33E6E">
        <w:rPr>
          <w:rFonts w:ascii="Times New Roman" w:hAnsi="Times New Roman" w:cs="Times New Roman"/>
        </w:rPr>
        <w:t xml:space="preserve">Formatting yang mudah </w:t>
      </w:r>
      <w:r w:rsidR="00E708ED" w:rsidRPr="00E33E6E">
        <w:rPr>
          <w:rFonts w:ascii="Times New Roman" w:hAnsi="Times New Roman" w:cs="Times New Roman"/>
        </w:rPr>
        <w:t>dipahami dan mendukung pengaksesan menggunakan Python</w:t>
      </w:r>
      <w:r w:rsidR="00FA5E01" w:rsidRPr="00E33E6E">
        <w:rPr>
          <w:rFonts w:ascii="Times New Roman" w:hAnsi="Times New Roman" w:cs="Times New Roman"/>
        </w:rPr>
        <w:t xml:space="preserve"> seperti Excel</w:t>
      </w:r>
      <w:r w:rsidR="0006775D" w:rsidRPr="00E33E6E">
        <w:rPr>
          <w:rFonts w:ascii="Times New Roman" w:hAnsi="Times New Roman" w:cs="Times New Roman"/>
        </w:rPr>
        <w:t xml:space="preserve"> </w:t>
      </w:r>
      <w:r w:rsidR="00E47491" w:rsidRPr="00E33E6E">
        <w:rPr>
          <w:rFonts w:ascii="Times New Roman" w:hAnsi="Times New Roman" w:cs="Times New Roman"/>
        </w:rPr>
        <w:t>.</w:t>
      </w:r>
    </w:p>
    <w:p w14:paraId="67CCCE96" w14:textId="6B932CCF" w:rsidR="00E47491" w:rsidRPr="00E33E6E" w:rsidRDefault="00E4749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Data source atau sumber data yang akan </w:t>
      </w:r>
      <w:r w:rsidR="00343872" w:rsidRPr="00E33E6E">
        <w:rPr>
          <w:rFonts w:ascii="Times New Roman" w:hAnsi="Times New Roman" w:cs="Times New Roman"/>
        </w:rPr>
        <w:t>diterima</w:t>
      </w:r>
      <w:r w:rsidRPr="00E33E6E">
        <w:rPr>
          <w:rFonts w:ascii="Times New Roman" w:hAnsi="Times New Roman" w:cs="Times New Roman"/>
        </w:rPr>
        <w:t xml:space="preserve"> </w:t>
      </w:r>
      <w:r w:rsidR="00343872" w:rsidRPr="00E33E6E">
        <w:rPr>
          <w:rFonts w:ascii="Times New Roman" w:hAnsi="Times New Roman" w:cs="Times New Roman"/>
        </w:rPr>
        <w:t>dan disimpan kedalam bentuk Excel</w:t>
      </w:r>
      <w:r w:rsidRPr="00E33E6E">
        <w:rPr>
          <w:rFonts w:ascii="Times New Roman" w:hAnsi="Times New Roman" w:cs="Times New Roman"/>
        </w:rPr>
        <w:t xml:space="preserve">, seperti </w:t>
      </w:r>
      <w:r w:rsidR="000E0267" w:rsidRPr="00E33E6E">
        <w:rPr>
          <w:rFonts w:ascii="Times New Roman" w:hAnsi="Times New Roman" w:cs="Times New Roman"/>
        </w:rPr>
        <w:t>Web downloader</w:t>
      </w:r>
      <w:r w:rsidR="0097592D" w:rsidRPr="00E33E6E">
        <w:rPr>
          <w:rFonts w:ascii="Times New Roman" w:hAnsi="Times New Roman" w:cs="Times New Roman"/>
        </w:rPr>
        <w:t xml:space="preserve"> atau </w:t>
      </w:r>
      <w:r w:rsidR="000E0267" w:rsidRPr="00E33E6E">
        <w:rPr>
          <w:rFonts w:ascii="Times New Roman" w:hAnsi="Times New Roman" w:cs="Times New Roman"/>
        </w:rPr>
        <w:t xml:space="preserve">API yang terkoneksi </w:t>
      </w:r>
      <w:r w:rsidR="00293678" w:rsidRPr="00E33E6E">
        <w:rPr>
          <w:rFonts w:ascii="Times New Roman" w:hAnsi="Times New Roman" w:cs="Times New Roman"/>
        </w:rPr>
        <w:t>ke data transaksi Bitcoin pada platform</w:t>
      </w:r>
      <w:r w:rsidR="000E0267" w:rsidRPr="00E33E6E">
        <w:rPr>
          <w:rFonts w:ascii="Times New Roman" w:hAnsi="Times New Roman" w:cs="Times New Roman"/>
        </w:rPr>
        <w:t xml:space="preserve"> </w:t>
      </w:r>
      <w:proofErr w:type="spellStart"/>
      <w:r w:rsidR="00293678" w:rsidRPr="00E33E6E">
        <w:rPr>
          <w:rFonts w:ascii="Times New Roman" w:hAnsi="Times New Roman" w:cs="Times New Roman"/>
        </w:rPr>
        <w:t>Binance</w:t>
      </w:r>
      <w:proofErr w:type="spellEnd"/>
      <w:r w:rsidRPr="00E33E6E">
        <w:rPr>
          <w:rFonts w:ascii="Times New Roman" w:hAnsi="Times New Roman" w:cs="Times New Roman"/>
        </w:rPr>
        <w:t>.</w:t>
      </w:r>
    </w:p>
    <w:p w14:paraId="6C79044F" w14:textId="7998FC50" w:rsidR="00326D30" w:rsidRPr="00E33E6E" w:rsidRDefault="00293678"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lastRenderedPageBreak/>
        <w:t>Library</w:t>
      </w:r>
      <w:r w:rsidR="00E47491" w:rsidRPr="00E33E6E">
        <w:rPr>
          <w:rFonts w:ascii="Times New Roman" w:hAnsi="Times New Roman" w:cs="Times New Roman"/>
        </w:rPr>
        <w:t xml:space="preserve"> tambahan atau add-on yang dapat memperluas fitur dan kemampuan </w:t>
      </w:r>
      <w:r w:rsidR="007C136A" w:rsidRPr="00E33E6E">
        <w:rPr>
          <w:rFonts w:ascii="Times New Roman" w:hAnsi="Times New Roman" w:cs="Times New Roman"/>
        </w:rPr>
        <w:t>Python.</w:t>
      </w:r>
      <w:r w:rsidR="00E47491" w:rsidRPr="00E33E6E">
        <w:rPr>
          <w:rFonts w:ascii="Times New Roman" w:hAnsi="Times New Roman" w:cs="Times New Roman"/>
        </w:rPr>
        <w:t xml:space="preserve"> </w:t>
      </w:r>
      <w:r w:rsidR="007C136A" w:rsidRPr="00E33E6E">
        <w:rPr>
          <w:rFonts w:ascii="Times New Roman" w:hAnsi="Times New Roman" w:cs="Times New Roman"/>
        </w:rPr>
        <w:t>S</w:t>
      </w:r>
      <w:r w:rsidR="00E47491" w:rsidRPr="00E33E6E">
        <w:rPr>
          <w:rFonts w:ascii="Times New Roman" w:hAnsi="Times New Roman" w:cs="Times New Roman"/>
        </w:rPr>
        <w:t xml:space="preserve">eperti </w:t>
      </w:r>
      <w:r w:rsidR="00AB5C7B" w:rsidRPr="00E33E6E">
        <w:rPr>
          <w:rFonts w:ascii="Times New Roman" w:hAnsi="Times New Roman" w:cs="Times New Roman"/>
        </w:rPr>
        <w:t>library</w:t>
      </w:r>
      <w:r w:rsidR="00E47491" w:rsidRPr="00E33E6E">
        <w:rPr>
          <w:rFonts w:ascii="Times New Roman" w:hAnsi="Times New Roman" w:cs="Times New Roman"/>
        </w:rPr>
        <w:t xml:space="preserve"> untuk </w:t>
      </w:r>
      <w:r w:rsidR="00AB5C7B" w:rsidRPr="00E33E6E">
        <w:rPr>
          <w:rFonts w:ascii="Times New Roman" w:hAnsi="Times New Roman" w:cs="Times New Roman"/>
        </w:rPr>
        <w:t xml:space="preserve">visualisasi hasil, </w:t>
      </w:r>
      <w:r w:rsidR="005447CF" w:rsidRPr="00E33E6E">
        <w:rPr>
          <w:rFonts w:ascii="Times New Roman" w:hAnsi="Times New Roman" w:cs="Times New Roman"/>
        </w:rPr>
        <w:t xml:space="preserve">Library yang dapat mengolah data, </w:t>
      </w:r>
      <w:r w:rsidR="00FD6FAE" w:rsidRPr="00E33E6E">
        <w:rPr>
          <w:rFonts w:ascii="Times New Roman" w:hAnsi="Times New Roman" w:cs="Times New Roman"/>
        </w:rPr>
        <w:t>serta</w:t>
      </w:r>
      <w:r w:rsidR="005447CF" w:rsidRPr="00E33E6E">
        <w:rPr>
          <w:rFonts w:ascii="Times New Roman" w:hAnsi="Times New Roman" w:cs="Times New Roman"/>
        </w:rPr>
        <w:t xml:space="preserve"> library </w:t>
      </w:r>
      <w:r w:rsidR="00542403" w:rsidRPr="00E33E6E">
        <w:rPr>
          <w:rFonts w:ascii="Times New Roman" w:hAnsi="Times New Roman" w:cs="Times New Roman"/>
        </w:rPr>
        <w:t>untuk menjalankan algoritma K-Means</w:t>
      </w:r>
      <w:r w:rsidR="00E47491" w:rsidRPr="00E33E6E">
        <w:rPr>
          <w:rFonts w:ascii="Times New Roman" w:hAnsi="Times New Roman" w:cs="Times New Roman"/>
        </w:rPr>
        <w:t>.</w:t>
      </w:r>
    </w:p>
    <w:p w14:paraId="4A4F1845" w14:textId="77777777" w:rsidR="00E47491" w:rsidRPr="00E33E6E" w:rsidRDefault="00E47491" w:rsidP="00326D30">
      <w:pPr>
        <w:pStyle w:val="BodyText"/>
        <w:rPr>
          <w:rFonts w:ascii="Times New Roman" w:hAnsi="Times New Roman" w:cs="Times New Roman"/>
        </w:rPr>
      </w:pPr>
    </w:p>
    <w:p w14:paraId="056E9940" w14:textId="16E3B103" w:rsidR="006943D0" w:rsidRPr="00E33E6E" w:rsidRDefault="006943D0" w:rsidP="006943D0">
      <w:pPr>
        <w:pStyle w:val="BodyText"/>
        <w:rPr>
          <w:rFonts w:ascii="Times New Roman" w:hAnsi="Times New Roman" w:cs="Times New Roman"/>
        </w:rPr>
        <w:sectPr w:rsidR="006943D0" w:rsidRPr="00E33E6E"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E33E6E" w:rsidRDefault="00D7338F" w:rsidP="00E47360">
      <w:pPr>
        <w:pStyle w:val="Heading1"/>
        <w:spacing w:line="720" w:lineRule="auto"/>
        <w:rPr>
          <w:rFonts w:ascii="Times New Roman" w:hAnsi="Times New Roman" w:cs="Times New Roman"/>
        </w:rPr>
      </w:pPr>
      <w:bookmarkStart w:id="121" w:name="_Toc56373219"/>
      <w:bookmarkStart w:id="122" w:name="_Toc133985391"/>
      <w:r w:rsidRPr="00E33E6E">
        <w:rPr>
          <w:rFonts w:ascii="Times New Roman" w:hAnsi="Times New Roman" w:cs="Times New Roman"/>
        </w:rPr>
        <w:lastRenderedPageBreak/>
        <w:t>DAFTAR PUSTAKA</w:t>
      </w:r>
      <w:bookmarkEnd w:id="121"/>
      <w:bookmarkEnd w:id="122"/>
      <w:r w:rsidRPr="00E33E6E">
        <w:rPr>
          <w:rFonts w:ascii="Times New Roman" w:hAnsi="Times New Roman" w:cs="Times New Roman"/>
        </w:rPr>
        <w:t xml:space="preserve"> </w:t>
      </w:r>
    </w:p>
    <w:p w14:paraId="727A2D59" w14:textId="55CDD1BE" w:rsidR="00D22625" w:rsidRPr="00E33E6E" w:rsidRDefault="00D7338F"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lang w:val="en-US"/>
        </w:rPr>
        <w:fldChar w:fldCharType="begin"/>
      </w:r>
      <w:r w:rsidR="00B219EF" w:rsidRPr="00E33E6E">
        <w:rPr>
          <w:rFonts w:ascii="Times New Roman" w:hAnsi="Times New Roman" w:cs="Times New Roman"/>
          <w:lang w:val="en-US"/>
        </w:rPr>
        <w:instrText xml:space="preserve"> ADDIN ZOTERO_BIBL {"uncited":[],"omitted":[],"custom":[]} CSL_BIBLIOGRAPHY </w:instrText>
      </w:r>
      <w:r w:rsidRPr="00E33E6E">
        <w:rPr>
          <w:rFonts w:ascii="Times New Roman" w:hAnsi="Times New Roman" w:cs="Times New Roman"/>
          <w:lang w:val="en-US"/>
        </w:rPr>
        <w:fldChar w:fldCharType="separate"/>
      </w:r>
      <w:r w:rsidR="00BE34C0" w:rsidRPr="00E33E6E">
        <w:rPr>
          <w:rFonts w:ascii="Times New Roman" w:hAnsi="Times New Roman" w:cs="Times New Roman"/>
        </w:rPr>
        <w:t>Nugraha</w:t>
      </w:r>
      <w:r w:rsidR="00F46AF2" w:rsidRPr="00E33E6E">
        <w:rPr>
          <w:rFonts w:ascii="Times New Roman" w:hAnsi="Times New Roman" w:cs="Times New Roman"/>
        </w:rPr>
        <w:t>,</w:t>
      </w:r>
      <w:r w:rsidR="00BE34C0" w:rsidRPr="00E33E6E">
        <w:rPr>
          <w:rFonts w:ascii="Times New Roman" w:hAnsi="Times New Roman" w:cs="Times New Roman"/>
        </w:rPr>
        <w:t xml:space="preserve"> G</w:t>
      </w:r>
      <w:r w:rsidR="00F46AF2" w:rsidRPr="00E33E6E">
        <w:rPr>
          <w:rFonts w:ascii="Times New Roman" w:hAnsi="Times New Roman" w:cs="Times New Roman"/>
        </w:rPr>
        <w:t>. (2018)</w:t>
      </w:r>
      <w:r w:rsidR="007D714E" w:rsidRPr="00E33E6E">
        <w:rPr>
          <w:rFonts w:ascii="Times New Roman" w:hAnsi="Times New Roman" w:cs="Times New Roman"/>
        </w:rPr>
        <w:t xml:space="preserve"> "</w:t>
      </w:r>
      <w:r w:rsidR="00BE34C0" w:rsidRPr="00E33E6E">
        <w:rPr>
          <w:rFonts w:ascii="Times New Roman" w:hAnsi="Times New Roman" w:cs="Times New Roman"/>
        </w:rPr>
        <w:t xml:space="preserve">PENGARUH RESPONS IMF TERKAIT PENGGUNAAN </w:t>
      </w:r>
      <w:r w:rsidR="008D72D5" w:rsidRPr="00E33E6E">
        <w:rPr>
          <w:rFonts w:ascii="Times New Roman" w:hAnsi="Times New Roman" w:cs="Times New Roman"/>
        </w:rPr>
        <w:t>CRYPTOCURRENCY</w:t>
      </w:r>
      <w:r w:rsidR="00BE34C0" w:rsidRPr="00E33E6E">
        <w:rPr>
          <w:rFonts w:ascii="Times New Roman" w:hAnsi="Times New Roman" w:cs="Times New Roman"/>
        </w:rPr>
        <w:t xml:space="preserve"> TERHADAP KEBIJAKAN PEMERINTAH INDONESIA</w:t>
      </w:r>
      <w:r w:rsidR="00A02D5C" w:rsidRPr="00E33E6E">
        <w:rPr>
          <w:rFonts w:ascii="Times New Roman" w:hAnsi="Times New Roman" w:cs="Times New Roman"/>
        </w:rPr>
        <w:t>,</w:t>
      </w:r>
      <w:r w:rsidR="007D714E" w:rsidRPr="00E33E6E">
        <w:rPr>
          <w:rFonts w:ascii="Times New Roman" w:hAnsi="Times New Roman" w:cs="Times New Roman"/>
        </w:rPr>
        <w:t xml:space="preserve">" </w:t>
      </w:r>
      <w:r w:rsidR="00BE34C0" w:rsidRPr="00E33E6E">
        <w:rPr>
          <w:rFonts w:ascii="Times New Roman" w:hAnsi="Times New Roman" w:cs="Times New Roman"/>
        </w:rPr>
        <w:t>eprints.undip</w:t>
      </w:r>
      <w:r w:rsidR="00323D9D" w:rsidRPr="00E33E6E">
        <w:rPr>
          <w:rFonts w:ascii="Times New Roman" w:hAnsi="Times New Roman" w:cs="Times New Roman"/>
        </w:rPr>
        <w:t xml:space="preserve"> </w:t>
      </w:r>
      <w:r w:rsidR="00A02D5C" w:rsidRPr="00E33E6E">
        <w:rPr>
          <w:rFonts w:ascii="Times New Roman" w:hAnsi="Times New Roman" w:cs="Times New Roman"/>
        </w:rPr>
        <w:t xml:space="preserve">  </w:t>
      </w:r>
    </w:p>
    <w:p w14:paraId="711C8DC3" w14:textId="77777777" w:rsidR="00F46AF2" w:rsidRPr="00E33E6E" w:rsidRDefault="00F46AF2" w:rsidP="007C78A0">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 xml:space="preserve">Chen, J. (2023). Analysis of Bitcoin Price Prediction Using Machine Learning. Journal of Risk and Financial Management, 16(1), 51. https://doi.org/10.3390/jrfm16010051 </w:t>
      </w:r>
    </w:p>
    <w:p w14:paraId="1CC267B9" w14:textId="42BF48B2"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Andi, H. K. (2021). An accurate bitcoin price prediction using logistic regression with LSTM machine learning model. Journal of Soft Computing Paradigm, 3(3), 205-217.</w:t>
      </w:r>
    </w:p>
    <w:p w14:paraId="2076024E" w14:textId="75B430D6"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Poongodi, M., Vijayakumar, V., &amp; Chilamkurti, N. (2020). Bitcoin price prediction using ARIMA model. International Journal of Internet Technology and Secured Transactions, 10(4), 396-406.</w:t>
      </w:r>
    </w:p>
    <w:p w14:paraId="4CD8DAB0" w14:textId="6BB81C13"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Das, D., Kayal, P., &amp; Maiti, M. (2023). A K-means clustering model for analyzing the Bitcoin extreme value returns. Decision Analytics Journal, 6, 100152.</w:t>
      </w:r>
    </w:p>
    <w:p w14:paraId="022034B3" w14:textId="7F0CF029"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Nakamoto</w:t>
      </w:r>
      <w:r w:rsidR="004F4E42" w:rsidRPr="00E33E6E">
        <w:rPr>
          <w:rFonts w:ascii="Times New Roman" w:hAnsi="Times New Roman" w:cs="Times New Roman"/>
        </w:rPr>
        <w:t>, S.</w:t>
      </w:r>
      <w:r w:rsidRPr="00E33E6E">
        <w:rPr>
          <w:rFonts w:ascii="Times New Roman" w:hAnsi="Times New Roman" w:cs="Times New Roman"/>
        </w:rPr>
        <w:t xml:space="preserve"> (2018) Bitcoin: A Peer-to-Peer Electronic Cash System. </w:t>
      </w:r>
      <w:r w:rsidRPr="00E33E6E">
        <w:rPr>
          <w:rFonts w:ascii="Times New Roman" w:hAnsi="Times New Roman" w:cs="Times New Roman"/>
          <w:i/>
        </w:rPr>
        <w:t>bitcoin.org</w:t>
      </w:r>
    </w:p>
    <w:p w14:paraId="3882D5A4" w14:textId="6FBA9464" w:rsidR="0062162F" w:rsidRPr="00E33E6E" w:rsidRDefault="00F46AF2" w:rsidP="0062162F">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 xml:space="preserve">Investopedia, </w:t>
      </w:r>
      <w:r w:rsidR="008D72D5" w:rsidRPr="00E33E6E">
        <w:rPr>
          <w:rFonts w:ascii="Times New Roman" w:hAnsi="Times New Roman" w:cs="Times New Roman"/>
          <w:lang w:val="en-US"/>
        </w:rPr>
        <w:t>Cryptocurrency</w:t>
      </w:r>
      <w:r w:rsidRPr="00E33E6E">
        <w:rPr>
          <w:rFonts w:ascii="Times New Roman" w:hAnsi="Times New Roman" w:cs="Times New Roman"/>
          <w:lang w:val="en-US"/>
        </w:rPr>
        <w:t xml:space="preserve"> Explained with Pros and Cons for Investment</w:t>
      </w:r>
      <w:r w:rsidRPr="00E33E6E">
        <w:rPr>
          <w:rFonts w:ascii="Times New Roman" w:hAnsi="Times New Roman" w:cs="Times New Roman"/>
        </w:rPr>
        <w:t>. Available: https://www.investopedia.com/terms/c/</w:t>
      </w:r>
      <w:r w:rsidR="008D72D5" w:rsidRPr="00E33E6E">
        <w:rPr>
          <w:rFonts w:ascii="Times New Roman" w:hAnsi="Times New Roman" w:cs="Times New Roman"/>
        </w:rPr>
        <w:t>Cryptocurrency</w:t>
      </w:r>
      <w:r w:rsidRPr="00E33E6E">
        <w:rPr>
          <w:rFonts w:ascii="Times New Roman" w:hAnsi="Times New Roman" w:cs="Times New Roman"/>
        </w:rPr>
        <w:t>.asp 26-Sep-2022 [Online]. [Diakses: 22-Sep-2021].</w:t>
      </w:r>
    </w:p>
    <w:p w14:paraId="1B969F73" w14:textId="77777777" w:rsidR="0062162F" w:rsidRPr="00E33E6E" w:rsidRDefault="0062162F" w:rsidP="0062162F">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Hua, Y. (2020). Bitcoin price prediction using ARIMA and LSTM. In E3S Web of Conferences (Vol. 218, p. 01050). EDP Sciences.</w:t>
      </w:r>
    </w:p>
    <w:p w14:paraId="2548C946" w14:textId="7C0F25D8" w:rsidR="0062162F" w:rsidRPr="00E33E6E" w:rsidRDefault="0062162F" w:rsidP="0062162F">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 xml:space="preserve">Kwon, D. H., Kim, J. B., Heo, J. S., Kim, C. M., &amp; Han, Y. H. (2019). Time series classification of </w:t>
      </w:r>
      <w:r w:rsidR="008D72D5" w:rsidRPr="00E33E6E">
        <w:rPr>
          <w:rFonts w:ascii="Times New Roman" w:hAnsi="Times New Roman" w:cs="Times New Roman"/>
        </w:rPr>
        <w:t>Cryptocurrency</w:t>
      </w:r>
      <w:r w:rsidRPr="00E33E6E">
        <w:rPr>
          <w:rFonts w:ascii="Times New Roman" w:hAnsi="Times New Roman" w:cs="Times New Roman"/>
        </w:rPr>
        <w:t xml:space="preserve"> price trend based on a recurrent LSTM neural network. Journal of Information Processing Systems, 15(3), 694-706.</w:t>
      </w:r>
    </w:p>
    <w:p w14:paraId="3DD24CBC" w14:textId="77777777" w:rsidR="009758D5" w:rsidRPr="00E33E6E" w:rsidRDefault="0062162F" w:rsidP="009758D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FITRIANI, F., Stiawan, D., &amp; Heryanto, A. (2021). </w:t>
      </w:r>
      <w:r w:rsidRPr="00E33E6E">
        <w:rPr>
          <w:rFonts w:ascii="Times New Roman" w:hAnsi="Times New Roman" w:cs="Times New Roman"/>
          <w:i/>
          <w:iCs/>
          <w:color w:val="222222"/>
          <w:shd w:val="clear" w:color="auto" w:fill="FFFFFF"/>
        </w:rPr>
        <w:t>DETEKSI SERANGAN MALWARE RANSOMWARE PADA BITCOIN MINING DENGAN METODE K-MEANS CLUSTERING</w:t>
      </w:r>
      <w:r w:rsidRPr="00E33E6E">
        <w:rPr>
          <w:rFonts w:ascii="Times New Roman" w:hAnsi="Times New Roman" w:cs="Times New Roman"/>
          <w:color w:val="222222"/>
          <w:shd w:val="clear" w:color="auto" w:fill="FFFFFF"/>
        </w:rPr>
        <w:t> (Doctoral dissertation, Sriwijaya University).</w:t>
      </w:r>
    </w:p>
    <w:p w14:paraId="67712264" w14:textId="77777777" w:rsidR="008D72D5" w:rsidRPr="00E33E6E" w:rsidRDefault="009758D5" w:rsidP="008D72D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 xml:space="preserve">Barradas, A., Tejeda-Gil, A., &amp; Cantón-Croda, R. M. (2022). Real-Time Big Data Architecture for Processing </w:t>
      </w:r>
      <w:r w:rsidR="008D72D5" w:rsidRPr="00E33E6E">
        <w:rPr>
          <w:rFonts w:ascii="Times New Roman" w:hAnsi="Times New Roman" w:cs="Times New Roman"/>
          <w:color w:val="222222"/>
          <w:shd w:val="clear" w:color="auto" w:fill="FFFFFF"/>
        </w:rPr>
        <w:t>Cryptocurrency</w:t>
      </w:r>
      <w:r w:rsidRPr="00E33E6E">
        <w:rPr>
          <w:rFonts w:ascii="Times New Roman" w:hAnsi="Times New Roman" w:cs="Times New Roman"/>
          <w:color w:val="222222"/>
          <w:shd w:val="clear" w:color="auto" w:fill="FFFFFF"/>
        </w:rPr>
        <w:t xml:space="preserve"> and Social Media Data: A Clustering Approach Based on k-Means. </w:t>
      </w:r>
      <w:r w:rsidRPr="00E33E6E">
        <w:rPr>
          <w:rFonts w:ascii="Times New Roman" w:hAnsi="Times New Roman" w:cs="Times New Roman"/>
          <w:i/>
          <w:iCs/>
          <w:color w:val="222222"/>
          <w:shd w:val="clear" w:color="auto" w:fill="FFFFFF"/>
        </w:rPr>
        <w:t>Algorithms</w:t>
      </w:r>
      <w:r w:rsidRPr="00E33E6E">
        <w:rPr>
          <w:rFonts w:ascii="Times New Roman" w:hAnsi="Times New Roman" w:cs="Times New Roman"/>
          <w:color w:val="222222"/>
          <w:shd w:val="clear" w:color="auto" w:fill="FFFFFF"/>
        </w:rPr>
        <w:t>, </w:t>
      </w:r>
      <w:r w:rsidRPr="00E33E6E">
        <w:rPr>
          <w:rFonts w:ascii="Times New Roman" w:hAnsi="Times New Roman" w:cs="Times New Roman"/>
          <w:i/>
          <w:iCs/>
          <w:color w:val="222222"/>
          <w:shd w:val="clear" w:color="auto" w:fill="FFFFFF"/>
        </w:rPr>
        <w:t>15</w:t>
      </w:r>
      <w:r w:rsidRPr="00E33E6E">
        <w:rPr>
          <w:rFonts w:ascii="Times New Roman" w:hAnsi="Times New Roman" w:cs="Times New Roman"/>
          <w:color w:val="222222"/>
          <w:shd w:val="clear" w:color="auto" w:fill="FFFFFF"/>
        </w:rPr>
        <w:t>(5), 140.</w:t>
      </w:r>
    </w:p>
    <w:p w14:paraId="35AD4795" w14:textId="6BA98CF6" w:rsidR="008D72D5" w:rsidRPr="00E33E6E" w:rsidRDefault="008D72D5" w:rsidP="008D72D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w:t>
      </w:r>
    </w:p>
    <w:p w14:paraId="3C7D3F8C" w14:textId="67410EB4" w:rsidR="00322755" w:rsidRPr="00E33E6E" w:rsidRDefault="008D72D5" w:rsidP="0032275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 xml:space="preserve">Pant, D. R., Neupane, P., Poudel, A., Pokhrel, A. K., &amp; Lama, B. K. (2018, October). Recurrent neural network based bitcoin price prediction by </w:t>
      </w:r>
      <w:r w:rsidR="00322755" w:rsidRPr="00E33E6E">
        <w:rPr>
          <w:rFonts w:ascii="Times New Roman" w:hAnsi="Times New Roman" w:cs="Times New Roman"/>
          <w:color w:val="222222"/>
          <w:shd w:val="clear" w:color="auto" w:fill="FFFFFF"/>
        </w:rPr>
        <w:t>Twitter</w:t>
      </w:r>
      <w:r w:rsidRPr="00E33E6E">
        <w:rPr>
          <w:rFonts w:ascii="Times New Roman" w:hAnsi="Times New Roman" w:cs="Times New Roman"/>
          <w:color w:val="222222"/>
          <w:shd w:val="clear" w:color="auto" w:fill="FFFFFF"/>
        </w:rPr>
        <w:t xml:space="preserve"> sentiment analysis. In </w:t>
      </w:r>
      <w:r w:rsidRPr="00E33E6E">
        <w:rPr>
          <w:rFonts w:ascii="Times New Roman" w:hAnsi="Times New Roman" w:cs="Times New Roman"/>
          <w:i/>
          <w:iCs/>
          <w:color w:val="222222"/>
          <w:shd w:val="clear" w:color="auto" w:fill="FFFFFF"/>
        </w:rPr>
        <w:t>2018 IEEE 3rd International Conference on Computing, Communication and Security (ICCCS)</w:t>
      </w:r>
      <w:r w:rsidRPr="00E33E6E">
        <w:rPr>
          <w:rFonts w:ascii="Times New Roman" w:hAnsi="Times New Roman" w:cs="Times New Roman"/>
          <w:color w:val="222222"/>
          <w:shd w:val="clear" w:color="auto" w:fill="FFFFFF"/>
        </w:rPr>
        <w:t> (pp. 128-132). IEEE.</w:t>
      </w:r>
    </w:p>
    <w:p w14:paraId="6892255E" w14:textId="77777777" w:rsidR="001E20B6" w:rsidRPr="00E33E6E" w:rsidRDefault="00322755" w:rsidP="001E20B6">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Critien, J. V., Gatt, A., &amp; Ellul, J. (2022). Bitcoin price change and trend prediction through Twitter sentiment and data volume. Financial Innovation, 8(1), 1-20.</w:t>
      </w:r>
    </w:p>
    <w:p w14:paraId="1A1F4C96" w14:textId="77777777" w:rsidR="001E20B6" w:rsidRPr="00E33E6E" w:rsidRDefault="001E20B6" w:rsidP="001E20B6">
      <w:pPr>
        <w:pStyle w:val="Bibliography"/>
        <w:spacing w:after="120" w:line="240" w:lineRule="auto"/>
        <w:ind w:left="709" w:hanging="709"/>
      </w:pPr>
      <w:r w:rsidRPr="00E33E6E">
        <w:t>Wong, E. L. X. (2021). Prediction of Bitcoin prices using Twitter Data and Natural Language Processing.</w:t>
      </w:r>
    </w:p>
    <w:p w14:paraId="516F2D2D" w14:textId="77777777" w:rsidR="00CE6E28" w:rsidRPr="00E33E6E" w:rsidRDefault="001E20B6" w:rsidP="00CE6E28">
      <w:pPr>
        <w:pStyle w:val="Bibliography"/>
        <w:spacing w:after="120" w:line="240" w:lineRule="auto"/>
        <w:ind w:left="709" w:hanging="709"/>
      </w:pPr>
      <w:r w:rsidRPr="00E33E6E">
        <w:t xml:space="preserve">Huang, X., Zhang, W., Tang, X., Zhang, M., Surbiryala, J., Iosifidis, V., ... &amp; Zhang, J. (2021). Lstm based sentiment analysis for cryptocurrency prediction. In Database Systems for Advanced Applications: 26th International </w:t>
      </w:r>
      <w:r w:rsidRPr="00E33E6E">
        <w:lastRenderedPageBreak/>
        <w:t>Conference, DASFAA 2021, Taipei, Taiwan, April 11–14, 2021, Proceedings, Part III 26 (pp. 617-621). Springer International Publishing.</w:t>
      </w:r>
    </w:p>
    <w:p w14:paraId="7C60389E" w14:textId="46DAC2C7" w:rsidR="00CE6E28" w:rsidRPr="00E33E6E" w:rsidRDefault="00CE6E28" w:rsidP="00CE6E28">
      <w:pPr>
        <w:pStyle w:val="Bibliography"/>
        <w:spacing w:after="120" w:line="240" w:lineRule="auto"/>
        <w:ind w:left="709" w:hanging="709"/>
      </w:pPr>
      <w:r w:rsidRPr="00E33E6E">
        <w:t>Deebadi, A. (2020). Understanding Impact of Twitter Feed on Bitcoin Price and Trading Patterns.</w:t>
      </w:r>
    </w:p>
    <w:p w14:paraId="09EAFA6A" w14:textId="77777777" w:rsidR="008D72D5" w:rsidRPr="00E33E6E" w:rsidRDefault="008D72D5" w:rsidP="008D72D5">
      <w:pPr>
        <w:rPr>
          <w:rFonts w:ascii="Times New Roman" w:hAnsi="Times New Roman" w:cs="Times New Roman"/>
        </w:rPr>
      </w:pPr>
    </w:p>
    <w:p w14:paraId="1FBFEF5D" w14:textId="77777777" w:rsidR="00BE34C0" w:rsidRPr="00E33E6E" w:rsidRDefault="00BE34C0" w:rsidP="00BE34C0">
      <w:pPr>
        <w:rPr>
          <w:rFonts w:ascii="Times New Roman" w:hAnsi="Times New Roman" w:cs="Times New Roman"/>
        </w:rPr>
      </w:pPr>
    </w:p>
    <w:p w14:paraId="04ED1886" w14:textId="27C9C5E1" w:rsidR="00464CEB" w:rsidRPr="00322755" w:rsidRDefault="00D7338F" w:rsidP="008D0851">
      <w:pPr>
        <w:pStyle w:val="Heading1"/>
        <w:jc w:val="both"/>
        <w:rPr>
          <w:rFonts w:ascii="Times New Roman" w:hAnsi="Times New Roman" w:cs="Times New Roman"/>
        </w:rPr>
      </w:pPr>
      <w:r w:rsidRPr="00E33E6E">
        <w:rPr>
          <w:rFonts w:ascii="Times New Roman" w:hAnsi="Times New Roman" w:cs="Times New Roman"/>
        </w:rPr>
        <w:fldChar w:fldCharType="end"/>
      </w:r>
    </w:p>
    <w:sectPr w:rsidR="00464CEB" w:rsidRPr="00322755"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5973C" w14:textId="77777777" w:rsidR="00124CA4" w:rsidRDefault="00124CA4" w:rsidP="008A1DE5">
      <w:pPr>
        <w:spacing w:line="240" w:lineRule="auto"/>
      </w:pPr>
      <w:r>
        <w:separator/>
      </w:r>
    </w:p>
  </w:endnote>
  <w:endnote w:type="continuationSeparator" w:id="0">
    <w:p w14:paraId="03E2D424" w14:textId="77777777" w:rsidR="00124CA4" w:rsidRDefault="00124CA4"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EDDC2" w14:textId="77777777" w:rsidR="00124CA4" w:rsidRDefault="00124CA4" w:rsidP="008A1DE5">
      <w:pPr>
        <w:spacing w:line="240" w:lineRule="auto"/>
      </w:pPr>
      <w:r>
        <w:separator/>
      </w:r>
    </w:p>
  </w:footnote>
  <w:footnote w:type="continuationSeparator" w:id="0">
    <w:p w14:paraId="098448E5" w14:textId="77777777" w:rsidR="00124CA4" w:rsidRDefault="00124CA4"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4BD0D4E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ACF6518"/>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5196331C"/>
    <w:multiLevelType w:val="multilevel"/>
    <w:tmpl w:val="67E8ACA2"/>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0"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D218E6"/>
    <w:multiLevelType w:val="multilevel"/>
    <w:tmpl w:val="5B2AE8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92327081">
    <w:abstractNumId w:val="7"/>
  </w:num>
  <w:num w:numId="2" w16cid:durableId="2035376807">
    <w:abstractNumId w:val="1"/>
  </w:num>
  <w:num w:numId="3" w16cid:durableId="20205498">
    <w:abstractNumId w:val="5"/>
  </w:num>
  <w:num w:numId="4" w16cid:durableId="288243599">
    <w:abstractNumId w:val="9"/>
  </w:num>
  <w:num w:numId="5" w16cid:durableId="964432264">
    <w:abstractNumId w:val="3"/>
  </w:num>
  <w:num w:numId="6" w16cid:durableId="1636645943">
    <w:abstractNumId w:val="10"/>
  </w:num>
  <w:num w:numId="7" w16cid:durableId="895703800">
    <w:abstractNumId w:val="13"/>
  </w:num>
  <w:num w:numId="8" w16cid:durableId="1695688233">
    <w:abstractNumId w:val="0"/>
  </w:num>
  <w:num w:numId="9" w16cid:durableId="369302282">
    <w:abstractNumId w:val="11"/>
  </w:num>
  <w:num w:numId="10" w16cid:durableId="127355770">
    <w:abstractNumId w:val="4"/>
  </w:num>
  <w:num w:numId="11" w16cid:durableId="1053131">
    <w:abstractNumId w:val="12"/>
  </w:num>
  <w:num w:numId="12" w16cid:durableId="20129996">
    <w:abstractNumId w:val="8"/>
  </w:num>
  <w:num w:numId="13" w16cid:durableId="155149262">
    <w:abstractNumId w:val="2"/>
  </w:num>
  <w:num w:numId="14" w16cid:durableId="1526597896">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305F0"/>
    <w:rsid w:val="00042C0E"/>
    <w:rsid w:val="00043D7C"/>
    <w:rsid w:val="000442FA"/>
    <w:rsid w:val="00046649"/>
    <w:rsid w:val="00046ACA"/>
    <w:rsid w:val="00051348"/>
    <w:rsid w:val="000535A2"/>
    <w:rsid w:val="00053F69"/>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1E20"/>
    <w:rsid w:val="000B3004"/>
    <w:rsid w:val="000B60C7"/>
    <w:rsid w:val="000C27D7"/>
    <w:rsid w:val="000C2FFF"/>
    <w:rsid w:val="000C5F6D"/>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15DE"/>
    <w:rsid w:val="00124CA4"/>
    <w:rsid w:val="00125044"/>
    <w:rsid w:val="00125EAC"/>
    <w:rsid w:val="0013012F"/>
    <w:rsid w:val="001353EF"/>
    <w:rsid w:val="00143416"/>
    <w:rsid w:val="001458D0"/>
    <w:rsid w:val="00146F88"/>
    <w:rsid w:val="001477E4"/>
    <w:rsid w:val="001513CF"/>
    <w:rsid w:val="00166F2D"/>
    <w:rsid w:val="00171601"/>
    <w:rsid w:val="00175B6A"/>
    <w:rsid w:val="00187036"/>
    <w:rsid w:val="00191B3E"/>
    <w:rsid w:val="001934D7"/>
    <w:rsid w:val="001957CA"/>
    <w:rsid w:val="00195C06"/>
    <w:rsid w:val="00196539"/>
    <w:rsid w:val="00196F2B"/>
    <w:rsid w:val="001A15E9"/>
    <w:rsid w:val="001A2C74"/>
    <w:rsid w:val="001A2D76"/>
    <w:rsid w:val="001A36CC"/>
    <w:rsid w:val="001B0F59"/>
    <w:rsid w:val="001B1E0A"/>
    <w:rsid w:val="001B3411"/>
    <w:rsid w:val="001B3FE6"/>
    <w:rsid w:val="001B5393"/>
    <w:rsid w:val="001C43CB"/>
    <w:rsid w:val="001C64D3"/>
    <w:rsid w:val="001D0786"/>
    <w:rsid w:val="001D708B"/>
    <w:rsid w:val="001E116F"/>
    <w:rsid w:val="001E20B6"/>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1F27"/>
    <w:rsid w:val="002325D0"/>
    <w:rsid w:val="00236D88"/>
    <w:rsid w:val="00237913"/>
    <w:rsid w:val="00241530"/>
    <w:rsid w:val="002530CE"/>
    <w:rsid w:val="002547C4"/>
    <w:rsid w:val="00263428"/>
    <w:rsid w:val="00264D6E"/>
    <w:rsid w:val="00265B3B"/>
    <w:rsid w:val="00270A6B"/>
    <w:rsid w:val="00272D8C"/>
    <w:rsid w:val="002733E7"/>
    <w:rsid w:val="002773AA"/>
    <w:rsid w:val="00280364"/>
    <w:rsid w:val="00280557"/>
    <w:rsid w:val="00280CAE"/>
    <w:rsid w:val="00284A0B"/>
    <w:rsid w:val="002859C2"/>
    <w:rsid w:val="002907FC"/>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275F"/>
    <w:rsid w:val="002C33B8"/>
    <w:rsid w:val="002C5652"/>
    <w:rsid w:val="002C5D63"/>
    <w:rsid w:val="002C7563"/>
    <w:rsid w:val="002D09A3"/>
    <w:rsid w:val="002D0D19"/>
    <w:rsid w:val="002D0E86"/>
    <w:rsid w:val="002D203A"/>
    <w:rsid w:val="002D21CC"/>
    <w:rsid w:val="002D25ED"/>
    <w:rsid w:val="002D2BD8"/>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6C1D"/>
    <w:rsid w:val="002F7476"/>
    <w:rsid w:val="003011EC"/>
    <w:rsid w:val="0030346C"/>
    <w:rsid w:val="003055CA"/>
    <w:rsid w:val="00310027"/>
    <w:rsid w:val="003109A1"/>
    <w:rsid w:val="00311593"/>
    <w:rsid w:val="003117F0"/>
    <w:rsid w:val="00313A26"/>
    <w:rsid w:val="0031466B"/>
    <w:rsid w:val="003159A5"/>
    <w:rsid w:val="003170EA"/>
    <w:rsid w:val="0032193B"/>
    <w:rsid w:val="00322755"/>
    <w:rsid w:val="00322CFD"/>
    <w:rsid w:val="00323D9D"/>
    <w:rsid w:val="00325188"/>
    <w:rsid w:val="0032529B"/>
    <w:rsid w:val="00326D30"/>
    <w:rsid w:val="00331025"/>
    <w:rsid w:val="00331E39"/>
    <w:rsid w:val="003337E4"/>
    <w:rsid w:val="00334B08"/>
    <w:rsid w:val="0033559C"/>
    <w:rsid w:val="003369F6"/>
    <w:rsid w:val="00341C2A"/>
    <w:rsid w:val="00341FBA"/>
    <w:rsid w:val="003430F9"/>
    <w:rsid w:val="0034366D"/>
    <w:rsid w:val="00343872"/>
    <w:rsid w:val="00343F6F"/>
    <w:rsid w:val="00345462"/>
    <w:rsid w:val="00347D8E"/>
    <w:rsid w:val="003501B5"/>
    <w:rsid w:val="0035145C"/>
    <w:rsid w:val="00352E15"/>
    <w:rsid w:val="003562D6"/>
    <w:rsid w:val="00363AAE"/>
    <w:rsid w:val="00365480"/>
    <w:rsid w:val="003665DF"/>
    <w:rsid w:val="00367987"/>
    <w:rsid w:val="00370B40"/>
    <w:rsid w:val="00371A83"/>
    <w:rsid w:val="003735D1"/>
    <w:rsid w:val="00376416"/>
    <w:rsid w:val="00386A9E"/>
    <w:rsid w:val="00386E53"/>
    <w:rsid w:val="0038732F"/>
    <w:rsid w:val="00387664"/>
    <w:rsid w:val="00387C85"/>
    <w:rsid w:val="00387F8B"/>
    <w:rsid w:val="00390394"/>
    <w:rsid w:val="003948BD"/>
    <w:rsid w:val="00395C8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338"/>
    <w:rsid w:val="004D2610"/>
    <w:rsid w:val="004D4C24"/>
    <w:rsid w:val="004D7172"/>
    <w:rsid w:val="004D75F5"/>
    <w:rsid w:val="004D7ADE"/>
    <w:rsid w:val="004E1F68"/>
    <w:rsid w:val="004E2920"/>
    <w:rsid w:val="004E2D22"/>
    <w:rsid w:val="004E3416"/>
    <w:rsid w:val="004E39F1"/>
    <w:rsid w:val="004E4BE2"/>
    <w:rsid w:val="004E4CD7"/>
    <w:rsid w:val="004F38D1"/>
    <w:rsid w:val="004F4E42"/>
    <w:rsid w:val="004F5481"/>
    <w:rsid w:val="004F65A3"/>
    <w:rsid w:val="00500FE3"/>
    <w:rsid w:val="00501CAF"/>
    <w:rsid w:val="0051063B"/>
    <w:rsid w:val="005120FB"/>
    <w:rsid w:val="005126B8"/>
    <w:rsid w:val="005133A3"/>
    <w:rsid w:val="00516408"/>
    <w:rsid w:val="0052377D"/>
    <w:rsid w:val="00524D70"/>
    <w:rsid w:val="0052635F"/>
    <w:rsid w:val="00527094"/>
    <w:rsid w:val="005305FD"/>
    <w:rsid w:val="0053336B"/>
    <w:rsid w:val="005340C3"/>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753A8"/>
    <w:rsid w:val="00583AEA"/>
    <w:rsid w:val="00583DC1"/>
    <w:rsid w:val="00584085"/>
    <w:rsid w:val="00584BC9"/>
    <w:rsid w:val="0058697E"/>
    <w:rsid w:val="00587759"/>
    <w:rsid w:val="005937F7"/>
    <w:rsid w:val="00594066"/>
    <w:rsid w:val="005A12F4"/>
    <w:rsid w:val="005A4AB1"/>
    <w:rsid w:val="005A50E2"/>
    <w:rsid w:val="005A5726"/>
    <w:rsid w:val="005B3E46"/>
    <w:rsid w:val="005C009B"/>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07E5B"/>
    <w:rsid w:val="0061442E"/>
    <w:rsid w:val="006157DD"/>
    <w:rsid w:val="006159BF"/>
    <w:rsid w:val="00616C12"/>
    <w:rsid w:val="006175E5"/>
    <w:rsid w:val="006209D9"/>
    <w:rsid w:val="0062162F"/>
    <w:rsid w:val="006240B5"/>
    <w:rsid w:val="00631260"/>
    <w:rsid w:val="00635788"/>
    <w:rsid w:val="006378D6"/>
    <w:rsid w:val="00637D00"/>
    <w:rsid w:val="0064468C"/>
    <w:rsid w:val="0065007E"/>
    <w:rsid w:val="00651C13"/>
    <w:rsid w:val="00653AC3"/>
    <w:rsid w:val="0065423D"/>
    <w:rsid w:val="00662FC0"/>
    <w:rsid w:val="0066331F"/>
    <w:rsid w:val="00664551"/>
    <w:rsid w:val="0066706D"/>
    <w:rsid w:val="0067038B"/>
    <w:rsid w:val="006703F9"/>
    <w:rsid w:val="006827EC"/>
    <w:rsid w:val="00684BC4"/>
    <w:rsid w:val="0069054E"/>
    <w:rsid w:val="006943D0"/>
    <w:rsid w:val="00695F0C"/>
    <w:rsid w:val="006A0AC7"/>
    <w:rsid w:val="006A29B1"/>
    <w:rsid w:val="006A4171"/>
    <w:rsid w:val="006A5750"/>
    <w:rsid w:val="006B368E"/>
    <w:rsid w:val="006B581B"/>
    <w:rsid w:val="006B5FFF"/>
    <w:rsid w:val="006B68A6"/>
    <w:rsid w:val="006C4A76"/>
    <w:rsid w:val="006C6B13"/>
    <w:rsid w:val="006D3D92"/>
    <w:rsid w:val="006E01F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4279"/>
    <w:rsid w:val="00772997"/>
    <w:rsid w:val="00773B25"/>
    <w:rsid w:val="00774FE0"/>
    <w:rsid w:val="00775B24"/>
    <w:rsid w:val="00775FE1"/>
    <w:rsid w:val="00780469"/>
    <w:rsid w:val="00783DF5"/>
    <w:rsid w:val="00784561"/>
    <w:rsid w:val="00784ED7"/>
    <w:rsid w:val="0078655B"/>
    <w:rsid w:val="00786C39"/>
    <w:rsid w:val="00790067"/>
    <w:rsid w:val="00794C09"/>
    <w:rsid w:val="007A3048"/>
    <w:rsid w:val="007A44D8"/>
    <w:rsid w:val="007A5FA9"/>
    <w:rsid w:val="007B0F4E"/>
    <w:rsid w:val="007B24BD"/>
    <w:rsid w:val="007C136A"/>
    <w:rsid w:val="007C1455"/>
    <w:rsid w:val="007C78A0"/>
    <w:rsid w:val="007D02FB"/>
    <w:rsid w:val="007D0E1D"/>
    <w:rsid w:val="007D3A44"/>
    <w:rsid w:val="007D6DF1"/>
    <w:rsid w:val="007D714E"/>
    <w:rsid w:val="007D7B65"/>
    <w:rsid w:val="007E1494"/>
    <w:rsid w:val="007E3194"/>
    <w:rsid w:val="007E69AB"/>
    <w:rsid w:val="007E6DF1"/>
    <w:rsid w:val="007E7B83"/>
    <w:rsid w:val="008005DB"/>
    <w:rsid w:val="00800B12"/>
    <w:rsid w:val="008014AF"/>
    <w:rsid w:val="008028A6"/>
    <w:rsid w:val="0080636C"/>
    <w:rsid w:val="0080669B"/>
    <w:rsid w:val="008066A4"/>
    <w:rsid w:val="008073CB"/>
    <w:rsid w:val="00811F8E"/>
    <w:rsid w:val="00815BB7"/>
    <w:rsid w:val="008168EE"/>
    <w:rsid w:val="00817436"/>
    <w:rsid w:val="008218CA"/>
    <w:rsid w:val="008222E2"/>
    <w:rsid w:val="00823AF3"/>
    <w:rsid w:val="0082409E"/>
    <w:rsid w:val="00826C0B"/>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56C"/>
    <w:rsid w:val="008D0851"/>
    <w:rsid w:val="008D17ED"/>
    <w:rsid w:val="008D48AF"/>
    <w:rsid w:val="008D72D5"/>
    <w:rsid w:val="008E11CF"/>
    <w:rsid w:val="008E1B55"/>
    <w:rsid w:val="008E35AD"/>
    <w:rsid w:val="008E42AB"/>
    <w:rsid w:val="008E7A7D"/>
    <w:rsid w:val="008F0CDF"/>
    <w:rsid w:val="008F14A0"/>
    <w:rsid w:val="008F26C1"/>
    <w:rsid w:val="008F713A"/>
    <w:rsid w:val="008F7CAC"/>
    <w:rsid w:val="00900294"/>
    <w:rsid w:val="00904664"/>
    <w:rsid w:val="00910105"/>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3720"/>
    <w:rsid w:val="009672AF"/>
    <w:rsid w:val="00973EC3"/>
    <w:rsid w:val="00974565"/>
    <w:rsid w:val="009750A8"/>
    <w:rsid w:val="00975588"/>
    <w:rsid w:val="009758D5"/>
    <w:rsid w:val="0097592D"/>
    <w:rsid w:val="00980B6E"/>
    <w:rsid w:val="00980C1F"/>
    <w:rsid w:val="00981BBF"/>
    <w:rsid w:val="00984410"/>
    <w:rsid w:val="00986459"/>
    <w:rsid w:val="009A3900"/>
    <w:rsid w:val="009A5488"/>
    <w:rsid w:val="009A5B9E"/>
    <w:rsid w:val="009A6ACF"/>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4B12"/>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65D5"/>
    <w:rsid w:val="00A47A59"/>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B0726"/>
    <w:rsid w:val="00AB3E4E"/>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6790"/>
    <w:rsid w:val="00B306B0"/>
    <w:rsid w:val="00B31675"/>
    <w:rsid w:val="00B31868"/>
    <w:rsid w:val="00B31ED5"/>
    <w:rsid w:val="00B367BE"/>
    <w:rsid w:val="00B51965"/>
    <w:rsid w:val="00B54173"/>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D46"/>
    <w:rsid w:val="00BB1E8C"/>
    <w:rsid w:val="00BB3603"/>
    <w:rsid w:val="00BB4270"/>
    <w:rsid w:val="00BC2482"/>
    <w:rsid w:val="00BC47D1"/>
    <w:rsid w:val="00BC7506"/>
    <w:rsid w:val="00BD04B5"/>
    <w:rsid w:val="00BD0930"/>
    <w:rsid w:val="00BD175F"/>
    <w:rsid w:val="00BD1D30"/>
    <w:rsid w:val="00BD2CD2"/>
    <w:rsid w:val="00BD3179"/>
    <w:rsid w:val="00BD3629"/>
    <w:rsid w:val="00BD71E0"/>
    <w:rsid w:val="00BE00C3"/>
    <w:rsid w:val="00BE2B54"/>
    <w:rsid w:val="00BE34C0"/>
    <w:rsid w:val="00BE5244"/>
    <w:rsid w:val="00BE5590"/>
    <w:rsid w:val="00BE68A5"/>
    <w:rsid w:val="00BF1B44"/>
    <w:rsid w:val="00BF1D7F"/>
    <w:rsid w:val="00BF35AE"/>
    <w:rsid w:val="00BF4429"/>
    <w:rsid w:val="00BF44E7"/>
    <w:rsid w:val="00BF49C8"/>
    <w:rsid w:val="00BF4DB0"/>
    <w:rsid w:val="00C05316"/>
    <w:rsid w:val="00C11EA9"/>
    <w:rsid w:val="00C149FD"/>
    <w:rsid w:val="00C14C1E"/>
    <w:rsid w:val="00C15A97"/>
    <w:rsid w:val="00C17120"/>
    <w:rsid w:val="00C24549"/>
    <w:rsid w:val="00C2476F"/>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FE2"/>
    <w:rsid w:val="00C761F3"/>
    <w:rsid w:val="00C76D59"/>
    <w:rsid w:val="00C80999"/>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6E28"/>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36ED"/>
    <w:rsid w:val="00D76BF5"/>
    <w:rsid w:val="00D776A1"/>
    <w:rsid w:val="00D77C62"/>
    <w:rsid w:val="00D804D2"/>
    <w:rsid w:val="00D84B2D"/>
    <w:rsid w:val="00D86DAB"/>
    <w:rsid w:val="00D90CB3"/>
    <w:rsid w:val="00D92799"/>
    <w:rsid w:val="00D94978"/>
    <w:rsid w:val="00D97B2C"/>
    <w:rsid w:val="00DA2697"/>
    <w:rsid w:val="00DA4229"/>
    <w:rsid w:val="00DA781F"/>
    <w:rsid w:val="00DB6C9E"/>
    <w:rsid w:val="00DC0DED"/>
    <w:rsid w:val="00DC22DF"/>
    <w:rsid w:val="00DD0ADE"/>
    <w:rsid w:val="00DD3A14"/>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3E6E"/>
    <w:rsid w:val="00E3508B"/>
    <w:rsid w:val="00E41538"/>
    <w:rsid w:val="00E44371"/>
    <w:rsid w:val="00E4450F"/>
    <w:rsid w:val="00E46A7D"/>
    <w:rsid w:val="00E47360"/>
    <w:rsid w:val="00E47491"/>
    <w:rsid w:val="00E50CD4"/>
    <w:rsid w:val="00E55262"/>
    <w:rsid w:val="00E55DA7"/>
    <w:rsid w:val="00E61B0E"/>
    <w:rsid w:val="00E63ADE"/>
    <w:rsid w:val="00E708ED"/>
    <w:rsid w:val="00E74AD5"/>
    <w:rsid w:val="00E82A32"/>
    <w:rsid w:val="00E859AD"/>
    <w:rsid w:val="00E85D63"/>
    <w:rsid w:val="00E90F72"/>
    <w:rsid w:val="00E910A4"/>
    <w:rsid w:val="00E923AB"/>
    <w:rsid w:val="00E94AAD"/>
    <w:rsid w:val="00E96581"/>
    <w:rsid w:val="00EA0CF7"/>
    <w:rsid w:val="00EA268A"/>
    <w:rsid w:val="00EA2F17"/>
    <w:rsid w:val="00EA409A"/>
    <w:rsid w:val="00EA5A2A"/>
    <w:rsid w:val="00EA688D"/>
    <w:rsid w:val="00EB0795"/>
    <w:rsid w:val="00EB09C3"/>
    <w:rsid w:val="00EB2353"/>
    <w:rsid w:val="00EB525B"/>
    <w:rsid w:val="00EB733D"/>
    <w:rsid w:val="00EC0221"/>
    <w:rsid w:val="00EC06BD"/>
    <w:rsid w:val="00EC2609"/>
    <w:rsid w:val="00EC475D"/>
    <w:rsid w:val="00ED62C3"/>
    <w:rsid w:val="00EE0459"/>
    <w:rsid w:val="00EE3268"/>
    <w:rsid w:val="00EE338B"/>
    <w:rsid w:val="00EE4266"/>
    <w:rsid w:val="00EE4C73"/>
    <w:rsid w:val="00EE60D3"/>
    <w:rsid w:val="00EF7274"/>
    <w:rsid w:val="00F03265"/>
    <w:rsid w:val="00F04018"/>
    <w:rsid w:val="00F07E76"/>
    <w:rsid w:val="00F111AD"/>
    <w:rsid w:val="00F116E6"/>
    <w:rsid w:val="00F12413"/>
    <w:rsid w:val="00F13BB1"/>
    <w:rsid w:val="00F16DF8"/>
    <w:rsid w:val="00F24976"/>
    <w:rsid w:val="00F2731A"/>
    <w:rsid w:val="00F35EB3"/>
    <w:rsid w:val="00F40842"/>
    <w:rsid w:val="00F42296"/>
    <w:rsid w:val="00F43905"/>
    <w:rsid w:val="00F4431E"/>
    <w:rsid w:val="00F449F4"/>
    <w:rsid w:val="00F45CA6"/>
    <w:rsid w:val="00F4670F"/>
    <w:rsid w:val="00F46AF2"/>
    <w:rsid w:val="00F503C1"/>
    <w:rsid w:val="00F531FB"/>
    <w:rsid w:val="00F55EC0"/>
    <w:rsid w:val="00F55F2C"/>
    <w:rsid w:val="00F5755B"/>
    <w:rsid w:val="00F61FAC"/>
    <w:rsid w:val="00F65DC2"/>
    <w:rsid w:val="00F66364"/>
    <w:rsid w:val="00F72152"/>
    <w:rsid w:val="00F73544"/>
    <w:rsid w:val="00F75CFF"/>
    <w:rsid w:val="00F77D89"/>
    <w:rsid w:val="00F81F82"/>
    <w:rsid w:val="00F83E42"/>
    <w:rsid w:val="00F83F73"/>
    <w:rsid w:val="00F8665F"/>
    <w:rsid w:val="00F86758"/>
    <w:rsid w:val="00F87788"/>
    <w:rsid w:val="00F90168"/>
    <w:rsid w:val="00F91DE8"/>
    <w:rsid w:val="00FA08EC"/>
    <w:rsid w:val="00FA476B"/>
    <w:rsid w:val="00FA5E01"/>
    <w:rsid w:val="00FB32FF"/>
    <w:rsid w:val="00FB5BAA"/>
    <w:rsid w:val="00FB7045"/>
    <w:rsid w:val="00FB783B"/>
    <w:rsid w:val="00FC18C4"/>
    <w:rsid w:val="00FC38D6"/>
    <w:rsid w:val="00FC788B"/>
    <w:rsid w:val="00FD176F"/>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937F7"/>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593050811">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806240004">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12</Pages>
  <Words>2644</Words>
  <Characters>1507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7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16</cp:revision>
  <dcterms:created xsi:type="dcterms:W3CDTF">2023-03-12T19:01:00Z</dcterms:created>
  <dcterms:modified xsi:type="dcterms:W3CDTF">2023-05-31T16:50: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